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9DEBE" w14:textId="0C4F8966" w:rsidR="00DA764F" w:rsidRPr="00DA764F" w:rsidRDefault="001E6E49" w:rsidP="001E6E49">
      <w:pPr>
        <w:pStyle w:val="Ttulo1"/>
        <w:jc w:val="center"/>
      </w:pPr>
      <w:bookmarkStart w:id="0" w:name="_Hlk197974188"/>
      <w:r>
        <w:rPr>
          <w:bCs/>
        </w:rPr>
        <w:t>Dez anos de Backpei: uma análise a partir da caracterização, representação e procedimentos</w:t>
      </w:r>
    </w:p>
    <w:bookmarkEnd w:id="0"/>
    <w:p w14:paraId="70E44052" w14:textId="77777777" w:rsidR="00DA764F" w:rsidRPr="00DA764F" w:rsidRDefault="00DA764F" w:rsidP="00DA764F">
      <w:pPr>
        <w:pStyle w:val="Ttulo1"/>
      </w:pPr>
    </w:p>
    <w:p w14:paraId="1C5AA9E3" w14:textId="1A029A40" w:rsidR="00552241" w:rsidRDefault="00040147" w:rsidP="00040147">
      <w:pPr>
        <w:pStyle w:val="Ttulo1"/>
      </w:pPr>
      <w:r>
        <w:t>INTRODUÇÃO</w:t>
      </w:r>
    </w:p>
    <w:p w14:paraId="51B53DFA" w14:textId="1FAA71A5"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161F96">
        <w:instrText xml:space="preserve"> ADDIN ZOTERO_ITEM CSL_CITATION {"citationID":"7HJzIbog","properties":{"formattedCitation":"(Beraldo; Silva; Candotti, 2022; Lorente {\\i{}et al.}, 2020; Mokkink, Lidwine B. {\\i{}et al.}, 2010; Terwee {\\i{}et al.}, 2016)","plainCitation":"(Beraldo; Silva; Candotti, 2022; Lorente et al., 2020; Mokkink, Lidwine B.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161F96" w:rsidRPr="00161F96">
        <w:rPr>
          <w:rFonts w:cs="Arial"/>
          <w:kern w:val="0"/>
        </w:rPr>
        <w:t xml:space="preserve">(Beraldo; Silva; Candotti, 2022; Lorente </w:t>
      </w:r>
      <w:r w:rsidR="00161F96" w:rsidRPr="00161F96">
        <w:rPr>
          <w:rFonts w:cs="Arial"/>
          <w:i/>
          <w:iCs/>
          <w:kern w:val="0"/>
        </w:rPr>
        <w:t>et al.</w:t>
      </w:r>
      <w:r w:rsidR="00161F96" w:rsidRPr="00161F96">
        <w:rPr>
          <w:rFonts w:cs="Arial"/>
          <w:kern w:val="0"/>
        </w:rPr>
        <w:t xml:space="preserve">, 2020; Mokkink, Lidwine B. </w:t>
      </w:r>
      <w:r w:rsidR="00161F96" w:rsidRPr="00161F96">
        <w:rPr>
          <w:rFonts w:cs="Arial"/>
          <w:i/>
          <w:iCs/>
          <w:kern w:val="0"/>
        </w:rPr>
        <w:t>et al.</w:t>
      </w:r>
      <w:r w:rsidR="00161F96" w:rsidRPr="00161F96">
        <w:rPr>
          <w:rFonts w:cs="Arial"/>
          <w:kern w:val="0"/>
        </w:rPr>
        <w:t xml:space="preserve">, 2010; Terwee </w:t>
      </w:r>
      <w:r w:rsidR="00161F96" w:rsidRPr="00161F96">
        <w:rPr>
          <w:rFonts w:cs="Arial"/>
          <w:i/>
          <w:iCs/>
          <w:kern w:val="0"/>
        </w:rPr>
        <w:t>et al.</w:t>
      </w:r>
      <w:r w:rsidR="00161F96" w:rsidRPr="00161F96">
        <w:rPr>
          <w:rFonts w:cs="Arial"/>
          <w:kern w:val="0"/>
        </w:rPr>
        <w:t>, 2016)</w:t>
      </w:r>
      <w:r w:rsidR="00F23FBC">
        <w:fldChar w:fldCharType="end"/>
      </w:r>
      <w:r w:rsidR="00C75E8A">
        <w:t>.</w:t>
      </w:r>
    </w:p>
    <w:p w14:paraId="64540E32" w14:textId="55ADD81D" w:rsidR="00CD5FF1" w:rsidRDefault="00E44B18" w:rsidP="00EB649E">
      <w:commentRangeStart w:id="1"/>
      <w:r>
        <w:t>Ainda assim, várias pesquisas se dedicam ao desenvolvimento e avaliação de sistemas de medição que são posteriormente aplicados nas pesquisas dentro da ciência da saúde contribuindo para a produção de conhecimento do campo</w:t>
      </w:r>
      <w:r w:rsidR="009850FC">
        <w:t>. A esse conjunto de pesquisas estamos chamando de clinimetria, que, embora não seja uma disciplina formalizada no campo da ciência da saúde, apresenta um significativo volume de estudos e grande importância.</w:t>
      </w:r>
      <w:r>
        <w:t xml:space="preserve"> </w:t>
      </w:r>
      <w:r w:rsidR="009850FC">
        <w:t>Assim</w:t>
      </w:r>
      <w:r w:rsidR="00EB649E">
        <w:t>, o</w:t>
      </w:r>
      <w:r w:rsidR="0010654A">
        <w:t xml:space="preserve"> estudo d</w:t>
      </w:r>
      <w:r w:rsidR="00EB649E">
        <w:t xml:space="preserve">os métodos e procedimentos adotados </w:t>
      </w:r>
      <w:r w:rsidR="009850FC">
        <w:t>na clinimetria</w:t>
      </w:r>
      <w:r w:rsidR="00EB649E">
        <w:t xml:space="preserve">, e os resultados obtidos na aplicação dos sistemas </w:t>
      </w:r>
      <w:r w:rsidR="009850FC">
        <w:t xml:space="preserve">de medição </w:t>
      </w:r>
      <w:r w:rsidR="00EB649E">
        <w:t xml:space="preserve">desenvolvidos e avaliados, é uma </w:t>
      </w:r>
      <w:r w:rsidR="009850FC">
        <w:t>maneira</w:t>
      </w:r>
      <w:r w:rsidR="00EB649E">
        <w:t xml:space="preserve"> de se conhecer </w:t>
      </w:r>
      <w:r w:rsidR="009850FC">
        <w:t>os métodos</w:t>
      </w:r>
      <w:r w:rsidR="00EB649E">
        <w:t xml:space="preserve"> para determinar a adequação dos sistemas de medição. </w:t>
      </w:r>
      <w:commentRangeEnd w:id="1"/>
      <w:r w:rsidR="009850FC">
        <w:rPr>
          <w:rStyle w:val="Refdecomentrio"/>
        </w:rPr>
        <w:commentReference w:id="1"/>
      </w:r>
    </w:p>
    <w:p w14:paraId="3AB64FC9" w14:textId="15A2384A" w:rsidR="00B8080A" w:rsidRDefault="00EF4D59" w:rsidP="00B8080A">
      <w:r>
        <w:t xml:space="preserve">Uma forma de realizar </w:t>
      </w:r>
      <w:r w:rsidR="009850FC">
        <w:t>este</w:t>
      </w:r>
      <w:r>
        <w:t xml:space="preserve"> </w:t>
      </w:r>
      <w:r w:rsidR="00B8080A">
        <w:t>estudo</w:t>
      </w:r>
      <w:r w:rsidR="00F97685">
        <w:t xml:space="preserve"> da Clinime</w:t>
      </w:r>
      <w:r w:rsidR="009850FC">
        <w:t>t</w:t>
      </w:r>
      <w:r w:rsidR="00F97685">
        <w:t>ria</w:t>
      </w:r>
      <w:r>
        <w:t xml:space="preserve"> 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w:t>
      </w:r>
      <w:r w:rsidR="009850FC">
        <w:t xml:space="preserve"> epistemológica</w:t>
      </w:r>
      <w:r w:rsidR="00B8080A">
        <w:t xml:space="preserve">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7021B0CC"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w:t>
      </w:r>
      <w:r w:rsidR="001D53AD">
        <w:t xml:space="preserve"> </w:t>
      </w:r>
      <w:r w:rsidR="001D53AD">
        <w:fldChar w:fldCharType="begin"/>
      </w:r>
      <w:r w:rsidR="001D53AD">
        <w:instrText xml:space="preserve"> ADDIN ZOTERO_ITEM CSL_CITATION {"citationID":"ydqYXJNz","properties":{"formattedCitation":"(Bradburn; Cartwright; Fuller, 2016, p. 3)","plainCitation":"(Bradburn; Cartwright; Fuller, 2016, p. 3)","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locator":"3","label":"page"}],"schema":"https://github.com/citation-style-language/schema/raw/master/csl-citation.json"} </w:instrText>
      </w:r>
      <w:r w:rsidR="001D53AD">
        <w:fldChar w:fldCharType="separate"/>
      </w:r>
      <w:r w:rsidR="001D53AD" w:rsidRPr="001D53AD">
        <w:rPr>
          <w:rFonts w:cs="Arial"/>
        </w:rPr>
        <w:t>(Bradburn; Cartwright; Fuller, 2016, p. 3)</w:t>
      </w:r>
      <w:r w:rsidR="001D53AD">
        <w:fldChar w:fldCharType="end"/>
      </w:r>
      <w:r w:rsidR="001D53AD">
        <w:t>.</w:t>
      </w:r>
    </w:p>
    <w:p w14:paraId="2C69331E" w14:textId="6226D03C" w:rsidR="008F4158" w:rsidRPr="00AE35CB" w:rsidRDefault="008F4158" w:rsidP="00B8080A">
      <w:r>
        <w:lastRenderedPageBreak/>
        <w:t>Como alvo de análise propomos</w:t>
      </w:r>
      <w:r w:rsidR="00F97685">
        <w:t xml:space="preserve"> analisar pela ciência complementar</w:t>
      </w:r>
      <w:r>
        <w:t xml:space="preserve"> o desenvolvimento e avaliação do </w:t>
      </w:r>
      <w:r w:rsidRPr="001D53AD">
        <w:rPr>
          <w:i/>
          <w:iCs/>
        </w:rPr>
        <w:t>Back Pain and Body Posture Assessment Intrument</w:t>
      </w:r>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r w:rsidR="00387624">
        <w:t>.</w:t>
      </w:r>
    </w:p>
    <w:p w14:paraId="4768D91D" w14:textId="3E40ED12"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w:t>
      </w:r>
      <w:r w:rsidR="001D53AD">
        <w:t xml:space="preserve"> epistemológica</w:t>
      </w:r>
      <w:r w:rsidR="00300C47">
        <w:t xml:space="preserve">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ScR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 xml:space="preserve">(Tricco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11"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r w:rsidR="007D34A7">
        <w:t>Pubmed, Scopus e Lilacs a</w:t>
      </w:r>
      <w:r w:rsidR="000A23EF">
        <w:t xml:space="preserve"> partir da</w:t>
      </w:r>
      <w:r w:rsidR="007D34A7">
        <w:t xml:space="preserve"> chave</w:t>
      </w:r>
      <w:r w:rsidR="000A23EF">
        <w:t xml:space="preserve">: "Sırt Ağrısı ve Vücut Duruşu </w:t>
      </w:r>
      <w:r w:rsidR="000A23EF">
        <w:lastRenderedPageBreak/>
        <w:t>Değerlendirme Aracı’nın" OR "BackPEI" OR "BackPEI-A" OR "BackPEI-CA" OR "Back Pain and Body Posture Evaluation Instrumen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clinimétricas utilizando o Web of Science, Scopus, Pubmed, Semantic Scholar</w:t>
      </w:r>
      <w:r w:rsidR="00F060AB">
        <w:t xml:space="preserve"> e</w:t>
      </w:r>
      <w:r w:rsidR="00E50A79">
        <w:t xml:space="preserve"> Research Gate</w:t>
      </w:r>
      <w:r w:rsidR="00EA0024">
        <w:t>. A pesquisa de fontes a partir das chaves de busca e das citações dos artigos de clinimetria do BackPEI aconteceram entre 20/09/2024 e 30/09/2024.</w:t>
      </w:r>
    </w:p>
    <w:p w14:paraId="368CF836" w14:textId="6BBEE8BF" w:rsidR="00DD05F6" w:rsidRDefault="00DD05F6" w:rsidP="00062C6E">
      <w:r>
        <w:t>As fontes iniciais e os artigos encontrados a partir das buscas foram importados par</w:t>
      </w:r>
      <w:r w:rsidR="00A00C0D">
        <w:t>a a plataforma</w:t>
      </w:r>
      <w:r>
        <w:t xml:space="preserve"> Rayyan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sendo estabelecido que caso esta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w:t>
      </w:r>
      <w:r w:rsidR="001D53AD">
        <w:t>, caso necessário,</w:t>
      </w:r>
      <w:r w:rsidR="00812EEA">
        <w:t xml:space="preserve"> reformular os critérios de elegibilidade.</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480E48C7" w:rsidR="000D0CF4" w:rsidRDefault="000D0CF4" w:rsidP="00062C6E">
      <w:r>
        <w:t>Essas fontes foram importadas para o</w:t>
      </w:r>
      <w:r w:rsidR="00F97685">
        <w:t xml:space="preserve"> </w:t>
      </w:r>
      <w:r w:rsidR="00F97685">
        <w:rPr>
          <w:i/>
          <w:iCs/>
        </w:rPr>
        <w:t>software</w:t>
      </w:r>
      <w:r>
        <w:t xml:space="preserve"> Zotero</w:t>
      </w:r>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 xml:space="preserve">A classificação entre estudos de aplicação e </w:t>
      </w:r>
      <w:r w:rsidR="00E914C2">
        <w:lastRenderedPageBreak/>
        <w:t>clinimetria foram verificadas por um avaliador</w:t>
      </w:r>
      <w:r w:rsidR="00F97685">
        <w:t xml:space="preserve">, sendo que aqueles referentes a </w:t>
      </w:r>
      <w:r w:rsidR="001D53AD">
        <w:t>c</w:t>
      </w:r>
      <w:r w:rsidR="00F97685">
        <w:t xml:space="preserve">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2C5FD323" w:rsidR="00DD05F6" w:rsidRDefault="007422A5" w:rsidP="00062C6E">
      <w:r>
        <w:t>Além disso, a partir da estrutura</w:t>
      </w:r>
      <w:r w:rsidR="001D53AD">
        <w:t xml:space="preserve"> epistemológica</w:t>
      </w:r>
      <w:r>
        <w:t xml:space="preserve"> proposta por Cartwright e coloboradoras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Bradburn;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w:t>
      </w:r>
      <w:r w:rsidR="00FB04A0">
        <w:t>O último</w:t>
      </w:r>
      <w:r>
        <w:t xml:space="preserve"> não é um aspecto presente na </w:t>
      </w:r>
      <w:r w:rsidR="00FB04A0">
        <w:t>estrutura,</w:t>
      </w:r>
      <w:r>
        <w:t xml:space="preserve"> mas </w:t>
      </w:r>
      <w:r w:rsidR="00FB04A0">
        <w:t>as autoras apontam a sua importância</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w:t>
      </w:r>
      <w:r w:rsidR="00FB04A0">
        <w:t>fonte</w:t>
      </w:r>
      <w:r w:rsidR="00323BC4">
        <w:t>,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p>
    <w:p w14:paraId="46F2EEEA" w14:textId="77E3FBA7" w:rsidR="001E6B49" w:rsidRDefault="00040147" w:rsidP="00685C2E">
      <w:pPr>
        <w:pStyle w:val="Ttulo1"/>
      </w:pPr>
      <w:r>
        <w:t>RESULTADOS</w:t>
      </w:r>
    </w:p>
    <w:p w14:paraId="539644BE" w14:textId="69486DAF"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w:t>
      </w:r>
      <w:r w:rsidR="004C32AB">
        <w:lastRenderedPageBreak/>
        <w:t>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53671C0E" w14:textId="2AD4519C" w:rsidR="00FB04A0" w:rsidRDefault="00FB04A0" w:rsidP="00FB04A0">
      <w:pPr>
        <w:pStyle w:val="Legenda"/>
      </w:pPr>
      <w:bookmarkStart w:id="2" w:name="_Ref197634849"/>
      <w:r w:rsidRPr="00FB04A0">
        <w:t>Figura</w:t>
      </w:r>
      <w:r>
        <w:t xml:space="preserve"> </w:t>
      </w:r>
      <w:r>
        <w:fldChar w:fldCharType="begin"/>
      </w:r>
      <w:r>
        <w:instrText xml:space="preserve"> SEQ Figura \* ARABIC </w:instrText>
      </w:r>
      <w:r>
        <w:fldChar w:fldCharType="separate"/>
      </w:r>
      <w:r>
        <w:rPr>
          <w:noProof/>
        </w:rPr>
        <w:t>1</w:t>
      </w:r>
      <w:r>
        <w:rPr>
          <w:noProof/>
        </w:rPr>
        <w:fldChar w:fldCharType="end"/>
      </w:r>
      <w:bookmarkEnd w:id="2"/>
      <w:r>
        <w:t>-Fluxograma do processo de seleção dos artigos</w:t>
      </w:r>
    </w:p>
    <w:p w14:paraId="410FF9D9" w14:textId="77777777" w:rsidR="000366F3" w:rsidRDefault="00A519A4" w:rsidP="00FB04A0">
      <w:pPr>
        <w:keepNext/>
        <w:ind w:firstLine="0"/>
      </w:pPr>
      <w:r>
        <w:rPr>
          <w:noProof/>
        </w:rPr>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12">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0FD43DD8" w14:textId="0DB773D0"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Destac</w:t>
      </w:r>
      <w:r w:rsidR="00FB04A0">
        <w:t>amos</w:t>
      </w:r>
      <w:r w:rsidR="004D5209">
        <w:t xml:space="preserve"> que na leitura dos títulos e resumos </w:t>
      </w:r>
      <w:r w:rsidR="003434DC">
        <w:t>dois</w:t>
      </w:r>
      <w:r w:rsidR="004D5209">
        <w:t xml:space="preserve"> protocolos de revisão foram excluídos por não se tratarem </w:t>
      </w:r>
      <w:r w:rsidR="004D5209">
        <w:lastRenderedPageBreak/>
        <w:t xml:space="preserve">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5F41ACD6" w14:textId="33D81F5B" w:rsidR="00C630DC" w:rsidRDefault="00950D33" w:rsidP="00685C2E">
      <w:pPr>
        <w:sectPr w:rsidR="00C630DC" w:rsidSect="00040147">
          <w:footerReference w:type="default" r:id="rId13"/>
          <w:pgSz w:w="11906" w:h="16838"/>
          <w:pgMar w:top="1701" w:right="1134" w:bottom="1134" w:left="1701" w:header="708" w:footer="708" w:gutter="0"/>
          <w:cols w:space="708"/>
          <w:docGrid w:linePitch="360"/>
        </w:sectPr>
      </w:pPr>
      <w:r>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copilot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Rayyan</w:t>
      </w:r>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Rayyan e importadas para o Zotero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7C0164">
        <w:t xml:space="preserve"> (</w:t>
      </w:r>
      <w:r w:rsidR="007C0164">
        <w:fldChar w:fldCharType="begin"/>
      </w:r>
      <w:r w:rsidR="007C0164">
        <w:instrText xml:space="preserve"> REF _Ref198035055 \h </w:instrText>
      </w:r>
      <w:r w:rsidR="007C0164">
        <w:fldChar w:fldCharType="separate"/>
      </w:r>
      <w:r w:rsidR="007C0164">
        <w:t xml:space="preserve">Tabela </w:t>
      </w:r>
      <w:r w:rsidR="007C0164">
        <w:rPr>
          <w:noProof/>
        </w:rPr>
        <w:t>1</w:t>
      </w:r>
      <w:r w:rsidR="007C0164">
        <w:fldChar w:fldCharType="end"/>
      </w:r>
      <w:r w:rsidR="007C0164">
        <w:t>)</w:t>
      </w:r>
      <w:r w:rsidR="00333742">
        <w:t>.</w:t>
      </w:r>
      <w:r w:rsidR="003E55C8">
        <w:t xml:space="preserve"> </w:t>
      </w:r>
    </w:p>
    <w:tbl>
      <w:tblPr>
        <w:tblW w:w="13069" w:type="dxa"/>
        <w:tblCellMar>
          <w:left w:w="70" w:type="dxa"/>
          <w:right w:w="70" w:type="dxa"/>
        </w:tblCellMar>
        <w:tblLook w:val="04A0" w:firstRow="1" w:lastRow="0" w:firstColumn="1" w:lastColumn="0" w:noHBand="0" w:noVBand="1"/>
      </w:tblPr>
      <w:tblGrid>
        <w:gridCol w:w="1661"/>
        <w:gridCol w:w="2958"/>
        <w:gridCol w:w="4219"/>
        <w:gridCol w:w="4231"/>
      </w:tblGrid>
      <w:tr w:rsidR="00C630DC" w:rsidRPr="00C41819" w14:paraId="0058DDE5" w14:textId="77777777" w:rsidTr="00D0120D">
        <w:trPr>
          <w:trHeight w:val="300"/>
        </w:trPr>
        <w:tc>
          <w:tcPr>
            <w:tcW w:w="1560" w:type="dxa"/>
            <w:tcBorders>
              <w:top w:val="single" w:sz="12" w:space="0" w:color="auto"/>
              <w:left w:val="nil"/>
              <w:bottom w:val="single" w:sz="4" w:space="0" w:color="auto"/>
              <w:right w:val="nil"/>
            </w:tcBorders>
            <w:shd w:val="clear" w:color="auto" w:fill="auto"/>
            <w:vAlign w:val="center"/>
            <w:hideMark/>
          </w:tcPr>
          <w:p w14:paraId="322B45AE" w14:textId="77777777" w:rsidR="00C630DC" w:rsidRPr="00C41819" w:rsidRDefault="00C630DC" w:rsidP="00D0120D">
            <w:pPr>
              <w:spacing w:line="240" w:lineRule="auto"/>
              <w:rPr>
                <w:rFonts w:eastAsia="Times New Roman" w:cs="Arial"/>
                <w:b/>
                <w:bCs/>
                <w:color w:val="000000"/>
                <w:kern w:val="0"/>
                <w:sz w:val="20"/>
                <w:szCs w:val="20"/>
                <w:lang w:eastAsia="pt-BR"/>
                <w14:ligatures w14:val="none"/>
              </w:rPr>
            </w:pPr>
            <w:r w:rsidRPr="0002615D">
              <w:rPr>
                <w:rFonts w:eastAsia="Times New Roman" w:cs="Arial"/>
                <w:b/>
                <w:bCs/>
                <w:color w:val="000000"/>
                <w:kern w:val="0"/>
                <w:sz w:val="20"/>
                <w:szCs w:val="20"/>
                <w:lang w:eastAsia="pt-BR"/>
                <w14:ligatures w14:val="none"/>
              </w:rPr>
              <w:lastRenderedPageBreak/>
              <w:t>Fonte</w:t>
            </w:r>
          </w:p>
        </w:tc>
        <w:tc>
          <w:tcPr>
            <w:tcW w:w="2976" w:type="dxa"/>
            <w:tcBorders>
              <w:top w:val="single" w:sz="12" w:space="0" w:color="auto"/>
              <w:left w:val="nil"/>
              <w:bottom w:val="single" w:sz="4" w:space="0" w:color="auto"/>
              <w:right w:val="nil"/>
            </w:tcBorders>
            <w:shd w:val="clear" w:color="auto" w:fill="auto"/>
            <w:vAlign w:val="center"/>
            <w:hideMark/>
          </w:tcPr>
          <w:p w14:paraId="411CF9A1" w14:textId="77777777" w:rsidR="00C630DC" w:rsidRPr="00C41819" w:rsidRDefault="00C630DC" w:rsidP="00D0120D">
            <w:pPr>
              <w:spacing w:line="240" w:lineRule="auto"/>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Etapa</w:t>
            </w:r>
          </w:p>
        </w:tc>
        <w:tc>
          <w:tcPr>
            <w:tcW w:w="4266" w:type="dxa"/>
            <w:tcBorders>
              <w:top w:val="single" w:sz="12" w:space="0" w:color="auto"/>
              <w:left w:val="nil"/>
              <w:bottom w:val="single" w:sz="4" w:space="0" w:color="auto"/>
              <w:right w:val="nil"/>
            </w:tcBorders>
            <w:shd w:val="clear" w:color="auto" w:fill="auto"/>
            <w:vAlign w:val="center"/>
            <w:hideMark/>
          </w:tcPr>
          <w:p w14:paraId="0FA17207" w14:textId="77777777" w:rsidR="00C630DC" w:rsidRPr="00C41819" w:rsidRDefault="00C630DC" w:rsidP="00D0120D">
            <w:pPr>
              <w:spacing w:line="240" w:lineRule="auto"/>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Método</w:t>
            </w:r>
          </w:p>
        </w:tc>
        <w:tc>
          <w:tcPr>
            <w:tcW w:w="4267" w:type="dxa"/>
            <w:tcBorders>
              <w:top w:val="single" w:sz="12" w:space="0" w:color="auto"/>
              <w:left w:val="nil"/>
              <w:bottom w:val="single" w:sz="4" w:space="0" w:color="auto"/>
              <w:right w:val="nil"/>
            </w:tcBorders>
            <w:shd w:val="clear" w:color="auto" w:fill="auto"/>
            <w:vAlign w:val="center"/>
            <w:hideMark/>
          </w:tcPr>
          <w:p w14:paraId="3FA03688" w14:textId="77777777" w:rsidR="00C630DC" w:rsidRPr="00C41819" w:rsidRDefault="00C630DC" w:rsidP="00D0120D">
            <w:pPr>
              <w:spacing w:line="240" w:lineRule="auto"/>
              <w:rPr>
                <w:rFonts w:eastAsia="Times New Roman" w:cs="Arial"/>
                <w:b/>
                <w:bCs/>
                <w:color w:val="000000"/>
                <w:kern w:val="0"/>
                <w:sz w:val="20"/>
                <w:szCs w:val="20"/>
                <w:lang w:eastAsia="pt-BR"/>
                <w14:ligatures w14:val="none"/>
              </w:rPr>
            </w:pPr>
            <w:r w:rsidRPr="00C41819">
              <w:rPr>
                <w:rFonts w:eastAsia="Times New Roman" w:cs="Arial"/>
                <w:b/>
                <w:bCs/>
                <w:color w:val="000000"/>
                <w:kern w:val="0"/>
                <w:sz w:val="20"/>
                <w:szCs w:val="20"/>
                <w:lang w:eastAsia="pt-BR"/>
                <w14:ligatures w14:val="none"/>
              </w:rPr>
              <w:t>Resultado</w:t>
            </w:r>
          </w:p>
        </w:tc>
      </w:tr>
      <w:tr w:rsidR="00C630DC" w:rsidRPr="00C41819" w14:paraId="42D3616D" w14:textId="77777777" w:rsidTr="00D0120D">
        <w:trPr>
          <w:trHeight w:val="900"/>
        </w:trPr>
        <w:tc>
          <w:tcPr>
            <w:tcW w:w="1560" w:type="dxa"/>
            <w:vMerge w:val="restart"/>
            <w:tcBorders>
              <w:top w:val="single" w:sz="4" w:space="0" w:color="auto"/>
              <w:left w:val="nil"/>
              <w:bottom w:val="nil"/>
              <w:right w:val="nil"/>
            </w:tcBorders>
            <w:shd w:val="clear" w:color="auto" w:fill="auto"/>
            <w:vAlign w:val="center"/>
            <w:hideMark/>
          </w:tcPr>
          <w:p w14:paraId="6C454F8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oll et al. (2013)</w:t>
            </w:r>
          </w:p>
        </w:tc>
        <w:tc>
          <w:tcPr>
            <w:tcW w:w="2976" w:type="dxa"/>
            <w:tcBorders>
              <w:top w:val="single" w:sz="4" w:space="0" w:color="auto"/>
              <w:left w:val="nil"/>
              <w:bottom w:val="nil"/>
              <w:right w:val="nil"/>
            </w:tcBorders>
            <w:shd w:val="clear" w:color="auto" w:fill="auto"/>
            <w:vAlign w:val="center"/>
            <w:hideMark/>
          </w:tcPr>
          <w:p w14:paraId="3A09479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sões prévias baseados em artigos conhecidos previamente pelos autores</w:t>
            </w:r>
          </w:p>
        </w:tc>
        <w:tc>
          <w:tcPr>
            <w:tcW w:w="4266" w:type="dxa"/>
            <w:tcBorders>
              <w:top w:val="single" w:sz="4" w:space="0" w:color="auto"/>
              <w:left w:val="nil"/>
              <w:bottom w:val="nil"/>
              <w:right w:val="nil"/>
            </w:tcBorders>
            <w:shd w:val="clear" w:color="auto" w:fill="auto"/>
            <w:vAlign w:val="center"/>
            <w:hideMark/>
          </w:tcPr>
          <w:p w14:paraId="110B2CD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single" w:sz="4" w:space="0" w:color="auto"/>
              <w:left w:val="nil"/>
              <w:bottom w:val="nil"/>
              <w:right w:val="nil"/>
            </w:tcBorders>
            <w:shd w:val="clear" w:color="auto" w:fill="auto"/>
            <w:vAlign w:val="center"/>
            <w:hideMark/>
          </w:tcPr>
          <w:p w14:paraId="74C4F40C"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à dor. Decisão de utilizar fotografias nos itens relativos aos hábitos posturais e ter questionários diferentes com base no gênero.</w:t>
            </w:r>
          </w:p>
        </w:tc>
      </w:tr>
      <w:tr w:rsidR="00C630DC" w:rsidRPr="00C41819" w14:paraId="7994F695" w14:textId="77777777" w:rsidTr="00D0120D">
        <w:trPr>
          <w:trHeight w:val="600"/>
        </w:trPr>
        <w:tc>
          <w:tcPr>
            <w:tcW w:w="1560" w:type="dxa"/>
            <w:vMerge/>
            <w:tcBorders>
              <w:top w:val="nil"/>
              <w:left w:val="nil"/>
              <w:bottom w:val="nil"/>
              <w:right w:val="nil"/>
            </w:tcBorders>
            <w:vAlign w:val="center"/>
            <w:hideMark/>
          </w:tcPr>
          <w:p w14:paraId="424D702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2FD58FE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esquisa de campo para registrar os hábitos postuais mais comuns e seu modo de execução</w:t>
            </w:r>
          </w:p>
        </w:tc>
        <w:tc>
          <w:tcPr>
            <w:tcW w:w="4266" w:type="dxa"/>
            <w:tcBorders>
              <w:top w:val="nil"/>
              <w:left w:val="nil"/>
              <w:bottom w:val="nil"/>
              <w:right w:val="nil"/>
            </w:tcBorders>
            <w:shd w:val="clear" w:color="auto" w:fill="auto"/>
            <w:vAlign w:val="center"/>
            <w:hideMark/>
          </w:tcPr>
          <w:p w14:paraId="2EFE0F5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nil"/>
              <w:left w:val="nil"/>
              <w:bottom w:val="nil"/>
              <w:right w:val="nil"/>
            </w:tcBorders>
            <w:shd w:val="clear" w:color="auto" w:fill="auto"/>
            <w:vAlign w:val="center"/>
            <w:hideMark/>
          </w:tcPr>
          <w:p w14:paraId="639F83E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sições identificadas como mais comuns foram consideradas para as fotografias</w:t>
            </w:r>
          </w:p>
        </w:tc>
      </w:tr>
      <w:tr w:rsidR="00C630DC" w:rsidRPr="00C41819" w14:paraId="740CB735" w14:textId="77777777" w:rsidTr="00D0120D">
        <w:trPr>
          <w:trHeight w:val="600"/>
        </w:trPr>
        <w:tc>
          <w:tcPr>
            <w:tcW w:w="1560" w:type="dxa"/>
            <w:vMerge/>
            <w:tcBorders>
              <w:top w:val="nil"/>
              <w:left w:val="nil"/>
              <w:bottom w:val="nil"/>
              <w:right w:val="nil"/>
            </w:tcBorders>
            <w:vAlign w:val="center"/>
            <w:hideMark/>
          </w:tcPr>
          <w:p w14:paraId="62C4AA0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2DBB26E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fatores de risco</w:t>
            </w:r>
          </w:p>
        </w:tc>
        <w:tc>
          <w:tcPr>
            <w:tcW w:w="4266" w:type="dxa"/>
            <w:tcBorders>
              <w:top w:val="nil"/>
              <w:left w:val="nil"/>
              <w:bottom w:val="nil"/>
              <w:right w:val="nil"/>
            </w:tcBorders>
            <w:shd w:val="clear" w:color="auto" w:fill="auto"/>
            <w:vAlign w:val="center"/>
            <w:hideMark/>
          </w:tcPr>
          <w:p w14:paraId="7FD068B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nil"/>
              <w:left w:val="nil"/>
              <w:bottom w:val="nil"/>
              <w:right w:val="nil"/>
            </w:tcBorders>
            <w:shd w:val="clear" w:color="auto" w:fill="auto"/>
            <w:vAlign w:val="center"/>
            <w:hideMark/>
          </w:tcPr>
          <w:p w14:paraId="794F58C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laboração dos itens relativos aos fatores de risco.</w:t>
            </w:r>
          </w:p>
        </w:tc>
      </w:tr>
      <w:tr w:rsidR="00C630DC" w:rsidRPr="00C41819" w14:paraId="4E78A1E3" w14:textId="77777777" w:rsidTr="00D0120D">
        <w:trPr>
          <w:trHeight w:val="1200"/>
        </w:trPr>
        <w:tc>
          <w:tcPr>
            <w:tcW w:w="1560" w:type="dxa"/>
            <w:vMerge/>
            <w:tcBorders>
              <w:top w:val="nil"/>
              <w:left w:val="nil"/>
              <w:bottom w:val="nil"/>
              <w:right w:val="nil"/>
            </w:tcBorders>
            <w:vAlign w:val="center"/>
            <w:hideMark/>
          </w:tcPr>
          <w:p w14:paraId="26DD570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14607B3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266" w:type="dxa"/>
            <w:tcBorders>
              <w:top w:val="nil"/>
              <w:left w:val="nil"/>
              <w:bottom w:val="nil"/>
              <w:right w:val="nil"/>
            </w:tcBorders>
            <w:shd w:val="clear" w:color="auto" w:fill="auto"/>
            <w:vAlign w:val="center"/>
            <w:hideMark/>
          </w:tcPr>
          <w:p w14:paraId="5464A8E1"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valiou: adequação ao avaliar AVDs a partir de fotografias; adequação ao avaliar dor nas costas e fatores associados; a clareza, facilidade de compreensão e aplicabilidade. Avaliação através de tabelas de frequência.</w:t>
            </w:r>
          </w:p>
        </w:tc>
        <w:tc>
          <w:tcPr>
            <w:tcW w:w="4267" w:type="dxa"/>
            <w:tcBorders>
              <w:top w:val="nil"/>
              <w:left w:val="nil"/>
              <w:bottom w:val="nil"/>
              <w:right w:val="nil"/>
            </w:tcBorders>
            <w:shd w:val="clear" w:color="auto" w:fill="auto"/>
            <w:vAlign w:val="center"/>
            <w:hideMark/>
          </w:tcPr>
          <w:p w14:paraId="34AF91C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comendações: melhor estruturação das questões; melhorar a qualidade das imagens; alterar algumas imagens; preparar uma versão para cada gênero com posturas diferentes. Aprovação do sistema de medição na segunda rodada de consulta ao painel.</w:t>
            </w:r>
          </w:p>
        </w:tc>
      </w:tr>
      <w:tr w:rsidR="00C630DC" w:rsidRPr="00C41819" w14:paraId="373737C9" w14:textId="77777777" w:rsidTr="00D0120D">
        <w:trPr>
          <w:trHeight w:val="600"/>
        </w:trPr>
        <w:tc>
          <w:tcPr>
            <w:tcW w:w="1560" w:type="dxa"/>
            <w:vMerge/>
            <w:tcBorders>
              <w:top w:val="nil"/>
              <w:left w:val="nil"/>
              <w:bottom w:val="nil"/>
              <w:right w:val="nil"/>
            </w:tcBorders>
            <w:vAlign w:val="center"/>
            <w:hideMark/>
          </w:tcPr>
          <w:p w14:paraId="04E7617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3B92466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w:t>
            </w:r>
          </w:p>
        </w:tc>
        <w:tc>
          <w:tcPr>
            <w:tcW w:w="4266" w:type="dxa"/>
            <w:tcBorders>
              <w:top w:val="nil"/>
              <w:left w:val="nil"/>
              <w:bottom w:val="nil"/>
              <w:right w:val="nil"/>
            </w:tcBorders>
            <w:shd w:val="clear" w:color="auto" w:fill="auto"/>
            <w:vAlign w:val="center"/>
            <w:hideMark/>
          </w:tcPr>
          <w:p w14:paraId="75A3BE2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a 20 crianças em idade escolar e ocorreu uma avaliação qualitativa </w:t>
            </w:r>
          </w:p>
        </w:tc>
        <w:tc>
          <w:tcPr>
            <w:tcW w:w="4267" w:type="dxa"/>
            <w:tcBorders>
              <w:top w:val="nil"/>
              <w:left w:val="nil"/>
              <w:bottom w:val="nil"/>
              <w:right w:val="nil"/>
            </w:tcBorders>
            <w:shd w:val="clear" w:color="auto" w:fill="auto"/>
            <w:vAlign w:val="center"/>
            <w:hideMark/>
          </w:tcPr>
          <w:p w14:paraId="25C2A4C1"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avia necessidade de mudanças</w:t>
            </w:r>
          </w:p>
        </w:tc>
      </w:tr>
      <w:tr w:rsidR="00C630DC" w:rsidRPr="00C41819" w14:paraId="435A4A06" w14:textId="77777777" w:rsidTr="00D0120D">
        <w:trPr>
          <w:trHeight w:val="900"/>
        </w:trPr>
        <w:tc>
          <w:tcPr>
            <w:tcW w:w="1560" w:type="dxa"/>
            <w:vMerge/>
            <w:tcBorders>
              <w:top w:val="nil"/>
              <w:left w:val="nil"/>
              <w:bottom w:val="nil"/>
              <w:right w:val="nil"/>
            </w:tcBorders>
            <w:vAlign w:val="center"/>
            <w:hideMark/>
          </w:tcPr>
          <w:p w14:paraId="5C63F24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0152B35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 através de um procedimento de teste e reteste)</w:t>
            </w:r>
          </w:p>
        </w:tc>
        <w:tc>
          <w:tcPr>
            <w:tcW w:w="4266" w:type="dxa"/>
            <w:tcBorders>
              <w:top w:val="nil"/>
              <w:left w:val="nil"/>
              <w:bottom w:val="nil"/>
              <w:right w:val="nil"/>
            </w:tcBorders>
            <w:shd w:val="clear" w:color="auto" w:fill="auto"/>
            <w:vAlign w:val="center"/>
            <w:hideMark/>
          </w:tcPr>
          <w:p w14:paraId="5CB5C0E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260 indivíduos com intervalo de 7 dias. A avaliação ocorreu através do κ</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não</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ponderado (≥0,5), CCI e teste dos postos de sinais de Wilcoxon (p&gt;0,05).</w:t>
            </w:r>
          </w:p>
        </w:tc>
        <w:tc>
          <w:tcPr>
            <w:tcW w:w="4267" w:type="dxa"/>
            <w:tcBorders>
              <w:top w:val="nil"/>
              <w:left w:val="nil"/>
              <w:bottom w:val="nil"/>
              <w:right w:val="nil"/>
            </w:tcBorders>
            <w:shd w:val="clear" w:color="auto" w:fill="auto"/>
            <w:vAlign w:val="center"/>
            <w:hideMark/>
          </w:tcPr>
          <w:p w14:paraId="43B64AA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κ&gt;0,5. A intensidade da dor obteve CCI=0,937 com diferença não-significativa segundo o teste dos postos de sinais de Wilcoxon (p=0,251). .</w:t>
            </w:r>
          </w:p>
        </w:tc>
      </w:tr>
      <w:tr w:rsidR="00C630DC" w:rsidRPr="00C41819" w14:paraId="4187A7B1" w14:textId="77777777" w:rsidTr="00D0120D">
        <w:trPr>
          <w:trHeight w:val="600"/>
        </w:trPr>
        <w:tc>
          <w:tcPr>
            <w:tcW w:w="1560" w:type="dxa"/>
            <w:vMerge/>
            <w:tcBorders>
              <w:top w:val="nil"/>
              <w:left w:val="nil"/>
              <w:bottom w:val="single" w:sz="4" w:space="0" w:color="auto"/>
              <w:right w:val="nil"/>
            </w:tcBorders>
            <w:vAlign w:val="center"/>
            <w:hideMark/>
          </w:tcPr>
          <w:p w14:paraId="79D696D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single" w:sz="4" w:space="0" w:color="auto"/>
              <w:right w:val="nil"/>
            </w:tcBorders>
            <w:shd w:val="clear" w:color="auto" w:fill="auto"/>
            <w:vAlign w:val="center"/>
            <w:hideMark/>
          </w:tcPr>
          <w:p w14:paraId="38661EC2"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266" w:type="dxa"/>
            <w:tcBorders>
              <w:top w:val="nil"/>
              <w:left w:val="nil"/>
              <w:bottom w:val="single" w:sz="4" w:space="0" w:color="auto"/>
              <w:right w:val="nil"/>
            </w:tcBorders>
            <w:shd w:val="clear" w:color="auto" w:fill="auto"/>
            <w:vAlign w:val="center"/>
            <w:hideMark/>
          </w:tcPr>
          <w:p w14:paraId="40B6D22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267" w:type="dxa"/>
            <w:tcBorders>
              <w:top w:val="nil"/>
              <w:left w:val="nil"/>
              <w:bottom w:val="single" w:sz="4" w:space="0" w:color="auto"/>
              <w:right w:val="nil"/>
            </w:tcBorders>
            <w:shd w:val="clear" w:color="auto" w:fill="auto"/>
            <w:vAlign w:val="center"/>
            <w:hideMark/>
          </w:tcPr>
          <w:p w14:paraId="40A97F5B"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1F371ED2" w14:textId="77777777" w:rsidTr="00D0120D">
        <w:trPr>
          <w:trHeight w:val="1200"/>
        </w:trPr>
        <w:tc>
          <w:tcPr>
            <w:tcW w:w="1560" w:type="dxa"/>
            <w:tcBorders>
              <w:top w:val="single" w:sz="4" w:space="0" w:color="auto"/>
              <w:left w:val="nil"/>
              <w:bottom w:val="single" w:sz="4" w:space="0" w:color="auto"/>
              <w:right w:val="nil"/>
            </w:tcBorders>
            <w:shd w:val="clear" w:color="auto" w:fill="auto"/>
            <w:vAlign w:val="center"/>
            <w:hideMark/>
          </w:tcPr>
          <w:p w14:paraId="0C38FEC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ntoniolli et al. (2015)</w:t>
            </w:r>
          </w:p>
        </w:tc>
        <w:tc>
          <w:tcPr>
            <w:tcW w:w="2976" w:type="dxa"/>
            <w:tcBorders>
              <w:top w:val="single" w:sz="4" w:space="0" w:color="auto"/>
              <w:left w:val="nil"/>
              <w:bottom w:val="single" w:sz="4" w:space="0" w:color="auto"/>
              <w:right w:val="nil"/>
            </w:tcBorders>
            <w:shd w:val="clear" w:color="auto" w:fill="auto"/>
            <w:vAlign w:val="center"/>
            <w:hideMark/>
          </w:tcPr>
          <w:p w14:paraId="0192EB1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cordância e associação entre os resultados do BackPEI e LADy</w:t>
            </w:r>
          </w:p>
        </w:tc>
        <w:tc>
          <w:tcPr>
            <w:tcW w:w="4266" w:type="dxa"/>
            <w:tcBorders>
              <w:top w:val="single" w:sz="4" w:space="0" w:color="auto"/>
              <w:left w:val="nil"/>
              <w:bottom w:val="single" w:sz="4" w:space="0" w:color="auto"/>
              <w:right w:val="nil"/>
            </w:tcBorders>
            <w:shd w:val="clear" w:color="auto" w:fill="auto"/>
            <w:vAlign w:val="center"/>
            <w:hideMark/>
          </w:tcPr>
          <w:p w14:paraId="7C51A02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s hábitos posturais de 58 estudantes foram medidos através do LADy e do BackPEI a concordância foi avaliada através do κ, %C (&gt;80%) e χ² (p&lt;0,05)</w:t>
            </w:r>
          </w:p>
        </w:tc>
        <w:tc>
          <w:tcPr>
            <w:tcW w:w="4267" w:type="dxa"/>
            <w:tcBorders>
              <w:top w:val="single" w:sz="4" w:space="0" w:color="auto"/>
              <w:left w:val="nil"/>
              <w:bottom w:val="single" w:sz="4" w:space="0" w:color="auto"/>
              <w:right w:val="nil"/>
            </w:tcBorders>
            <w:shd w:val="clear" w:color="auto" w:fill="auto"/>
            <w:vAlign w:val="center"/>
            <w:hideMark/>
          </w:tcPr>
          <w:p w14:paraId="627AE1D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ábitos posturais: carregar mochila (%C 96,5%; κ=0,905 ;χ²=47,15 , p=0,001), pegar objeto do chão  (%C 98,3%; κ=0,962 ;χ²=53,78 , p=0,001), sentar para escrever (%C 93,1%; κ=0,737 ;χ²=31,51 , p=0,001) e usar o computador (%C 84,5%; κ=0,483 ;χ²=14,757 , p=0,01).</w:t>
            </w:r>
          </w:p>
        </w:tc>
      </w:tr>
      <w:tr w:rsidR="00C630DC" w:rsidRPr="00C41819" w14:paraId="1761DD50" w14:textId="77777777" w:rsidTr="00D0120D">
        <w:trPr>
          <w:trHeight w:val="900"/>
        </w:trPr>
        <w:tc>
          <w:tcPr>
            <w:tcW w:w="1560" w:type="dxa"/>
            <w:tcBorders>
              <w:top w:val="single" w:sz="4" w:space="0" w:color="auto"/>
              <w:left w:val="nil"/>
              <w:bottom w:val="single" w:sz="4" w:space="0" w:color="auto"/>
              <w:right w:val="nil"/>
            </w:tcBorders>
            <w:shd w:val="clear" w:color="auto" w:fill="auto"/>
            <w:vAlign w:val="center"/>
            <w:hideMark/>
          </w:tcPr>
          <w:p w14:paraId="20A621B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ivotto et al. (2018)</w:t>
            </w:r>
          </w:p>
        </w:tc>
        <w:tc>
          <w:tcPr>
            <w:tcW w:w="2976" w:type="dxa"/>
            <w:tcBorders>
              <w:top w:val="single" w:sz="4" w:space="0" w:color="auto"/>
              <w:left w:val="nil"/>
              <w:bottom w:val="single" w:sz="4" w:space="0" w:color="auto"/>
              <w:right w:val="nil"/>
            </w:tcBorders>
            <w:shd w:val="clear" w:color="auto" w:fill="auto"/>
            <w:vAlign w:val="center"/>
            <w:hideMark/>
          </w:tcPr>
          <w:p w14:paraId="2068A25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w:t>
            </w:r>
          </w:p>
        </w:tc>
        <w:tc>
          <w:tcPr>
            <w:tcW w:w="4266" w:type="dxa"/>
            <w:tcBorders>
              <w:top w:val="single" w:sz="4" w:space="0" w:color="auto"/>
              <w:left w:val="nil"/>
              <w:bottom w:val="single" w:sz="4" w:space="0" w:color="auto"/>
              <w:right w:val="nil"/>
            </w:tcBorders>
            <w:shd w:val="clear" w:color="auto" w:fill="auto"/>
            <w:vAlign w:val="center"/>
            <w:hideMark/>
          </w:tcPr>
          <w:p w14:paraId="69284E7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single" w:sz="4" w:space="0" w:color="auto"/>
              <w:left w:val="nil"/>
              <w:bottom w:val="single" w:sz="4" w:space="0" w:color="auto"/>
              <w:right w:val="nil"/>
            </w:tcBorders>
            <w:shd w:val="clear" w:color="auto" w:fill="auto"/>
            <w:vAlign w:val="center"/>
            <w:hideMark/>
          </w:tcPr>
          <w:p w14:paraId="4A576F9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Envolve apenas as questões referentes aos fatores de risco. Obtida pela soma dos pontos (máximo de 16 pontos). Quanto maior o valor, menor a exposição a fatores de risco. </w:t>
            </w:r>
          </w:p>
        </w:tc>
      </w:tr>
      <w:tr w:rsidR="00C630DC" w:rsidRPr="00C41819" w14:paraId="4A0E82A4" w14:textId="77777777" w:rsidTr="00D0120D">
        <w:trPr>
          <w:trHeight w:val="900"/>
        </w:trPr>
        <w:tc>
          <w:tcPr>
            <w:tcW w:w="1560" w:type="dxa"/>
            <w:vMerge w:val="restart"/>
            <w:tcBorders>
              <w:top w:val="single" w:sz="4" w:space="0" w:color="auto"/>
              <w:left w:val="nil"/>
              <w:bottom w:val="single" w:sz="4" w:space="0" w:color="auto"/>
              <w:right w:val="nil"/>
            </w:tcBorders>
            <w:shd w:val="clear" w:color="auto" w:fill="auto"/>
            <w:vAlign w:val="center"/>
            <w:hideMark/>
          </w:tcPr>
          <w:p w14:paraId="2074028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lastRenderedPageBreak/>
              <w:t>Candotti et al. (2018)</w:t>
            </w:r>
          </w:p>
        </w:tc>
        <w:tc>
          <w:tcPr>
            <w:tcW w:w="2976" w:type="dxa"/>
            <w:tcBorders>
              <w:top w:val="single" w:sz="4" w:space="0" w:color="auto"/>
              <w:left w:val="nil"/>
              <w:bottom w:val="nil"/>
              <w:right w:val="nil"/>
            </w:tcBorders>
            <w:shd w:val="clear" w:color="auto" w:fill="auto"/>
            <w:vAlign w:val="center"/>
            <w:hideMark/>
          </w:tcPr>
          <w:p w14:paraId="1D91E54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e experiência das autoras para identificar fatores de risco para dor nas costas e pescoço entre adultos</w:t>
            </w:r>
          </w:p>
        </w:tc>
        <w:tc>
          <w:tcPr>
            <w:tcW w:w="4266" w:type="dxa"/>
            <w:tcBorders>
              <w:top w:val="single" w:sz="4" w:space="0" w:color="auto"/>
              <w:left w:val="nil"/>
              <w:bottom w:val="nil"/>
              <w:right w:val="nil"/>
            </w:tcBorders>
            <w:shd w:val="clear" w:color="auto" w:fill="auto"/>
            <w:vAlign w:val="center"/>
            <w:hideMark/>
          </w:tcPr>
          <w:p w14:paraId="0115FF1C"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single" w:sz="4" w:space="0" w:color="auto"/>
              <w:left w:val="nil"/>
              <w:bottom w:val="nil"/>
              <w:right w:val="nil"/>
            </w:tcBorders>
            <w:shd w:val="clear" w:color="auto" w:fill="auto"/>
            <w:vAlign w:val="center"/>
            <w:hideMark/>
          </w:tcPr>
          <w:p w14:paraId="43E883A1"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lteração das questões originais e elaboração da versão inicial do questionário para adultos</w:t>
            </w:r>
          </w:p>
        </w:tc>
      </w:tr>
      <w:tr w:rsidR="00C630DC" w:rsidRPr="00C41819" w14:paraId="427FAD90" w14:textId="77777777" w:rsidTr="00D0120D">
        <w:trPr>
          <w:trHeight w:val="1200"/>
        </w:trPr>
        <w:tc>
          <w:tcPr>
            <w:tcW w:w="1560" w:type="dxa"/>
            <w:vMerge/>
            <w:tcBorders>
              <w:top w:val="nil"/>
              <w:left w:val="nil"/>
              <w:bottom w:val="single" w:sz="4" w:space="0" w:color="auto"/>
              <w:right w:val="nil"/>
            </w:tcBorders>
            <w:vAlign w:val="center"/>
            <w:hideMark/>
          </w:tcPr>
          <w:p w14:paraId="29B6BA0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620A657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266" w:type="dxa"/>
            <w:tcBorders>
              <w:top w:val="nil"/>
              <w:left w:val="nil"/>
              <w:bottom w:val="nil"/>
              <w:right w:val="nil"/>
            </w:tcBorders>
            <w:shd w:val="clear" w:color="auto" w:fill="auto"/>
            <w:vAlign w:val="center"/>
            <w:hideMark/>
          </w:tcPr>
          <w:p w14:paraId="43E393C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Painel com 3 especialistas avaliou: adequação ao avaliar AVDs a partir de fotografias; adequação ao avaliar dor nas costas e no pescoço e fatores associados; a clareza, facilidade de compreensão e aplicabilidade. </w:t>
            </w:r>
          </w:p>
        </w:tc>
        <w:tc>
          <w:tcPr>
            <w:tcW w:w="4267" w:type="dxa"/>
            <w:tcBorders>
              <w:top w:val="nil"/>
              <w:left w:val="nil"/>
              <w:bottom w:val="nil"/>
              <w:right w:val="nil"/>
            </w:tcBorders>
            <w:shd w:val="clear" w:color="auto" w:fill="auto"/>
            <w:vAlign w:val="center"/>
            <w:hideMark/>
          </w:tcPr>
          <w:p w14:paraId="0CA8CAFB"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specialistas recomendaram pequenas alterações que foram realizadas. Na segunda rodada de consulta constatou-se que não seria preciso nenhuma alteração</w:t>
            </w:r>
          </w:p>
        </w:tc>
      </w:tr>
      <w:tr w:rsidR="00C630DC" w:rsidRPr="00C41819" w14:paraId="517CB1D3" w14:textId="77777777" w:rsidTr="00D0120D">
        <w:trPr>
          <w:trHeight w:val="600"/>
        </w:trPr>
        <w:tc>
          <w:tcPr>
            <w:tcW w:w="1560" w:type="dxa"/>
            <w:vMerge/>
            <w:tcBorders>
              <w:top w:val="nil"/>
              <w:left w:val="nil"/>
              <w:bottom w:val="single" w:sz="4" w:space="0" w:color="auto"/>
              <w:right w:val="nil"/>
            </w:tcBorders>
            <w:vAlign w:val="center"/>
            <w:hideMark/>
          </w:tcPr>
          <w:p w14:paraId="373257D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21617801"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Reprodutibilidade)</w:t>
            </w:r>
          </w:p>
        </w:tc>
        <w:tc>
          <w:tcPr>
            <w:tcW w:w="4266" w:type="dxa"/>
            <w:tcBorders>
              <w:top w:val="nil"/>
              <w:left w:val="nil"/>
              <w:bottom w:val="nil"/>
              <w:right w:val="nil"/>
            </w:tcBorders>
            <w:shd w:val="clear" w:color="auto" w:fill="auto"/>
            <w:vAlign w:val="center"/>
            <w:hideMark/>
          </w:tcPr>
          <w:p w14:paraId="3345731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54 indivíduos com intervalo de 7 dias. A avaliação ocorreu através do κ (≥0,5), CCI2,2.</w:t>
            </w:r>
          </w:p>
        </w:tc>
        <w:tc>
          <w:tcPr>
            <w:tcW w:w="4267" w:type="dxa"/>
            <w:tcBorders>
              <w:top w:val="nil"/>
              <w:left w:val="nil"/>
              <w:bottom w:val="nil"/>
              <w:right w:val="nil"/>
            </w:tcBorders>
            <w:shd w:val="clear" w:color="auto" w:fill="auto"/>
            <w:vAlign w:val="center"/>
            <w:hideMark/>
          </w:tcPr>
          <w:p w14:paraId="0A5DF49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κ&gt;0,5. A intensidade da dor apresentou CCI=0,908 para dor nas costas e CCI=0,865, para dor no pescoço.</w:t>
            </w:r>
          </w:p>
        </w:tc>
      </w:tr>
      <w:tr w:rsidR="00C630DC" w:rsidRPr="00C41819" w14:paraId="534E58BC" w14:textId="77777777" w:rsidTr="00D0120D">
        <w:trPr>
          <w:trHeight w:val="600"/>
        </w:trPr>
        <w:tc>
          <w:tcPr>
            <w:tcW w:w="1560" w:type="dxa"/>
            <w:vMerge/>
            <w:tcBorders>
              <w:top w:val="nil"/>
              <w:left w:val="nil"/>
              <w:bottom w:val="single" w:sz="4" w:space="0" w:color="auto"/>
              <w:right w:val="nil"/>
            </w:tcBorders>
            <w:vAlign w:val="center"/>
            <w:hideMark/>
          </w:tcPr>
          <w:p w14:paraId="37BEC03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2BE20D8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266" w:type="dxa"/>
            <w:tcBorders>
              <w:top w:val="nil"/>
              <w:left w:val="nil"/>
              <w:bottom w:val="nil"/>
              <w:right w:val="nil"/>
            </w:tcBorders>
            <w:shd w:val="clear" w:color="auto" w:fill="auto"/>
            <w:vAlign w:val="center"/>
            <w:hideMark/>
          </w:tcPr>
          <w:p w14:paraId="1A2CAE7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independente por 3 tradutores. Análise da equivalência semântica, cultural e conceitual por um painel de 2 especialistas.</w:t>
            </w:r>
          </w:p>
        </w:tc>
        <w:tc>
          <w:tcPr>
            <w:tcW w:w="4267" w:type="dxa"/>
            <w:tcBorders>
              <w:top w:val="nil"/>
              <w:left w:val="nil"/>
              <w:bottom w:val="nil"/>
              <w:right w:val="nil"/>
            </w:tcBorders>
            <w:shd w:val="clear" w:color="auto" w:fill="auto"/>
            <w:vAlign w:val="center"/>
            <w:hideMark/>
          </w:tcPr>
          <w:p w14:paraId="3F2D98D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w:t>
            </w:r>
          </w:p>
        </w:tc>
      </w:tr>
      <w:tr w:rsidR="00C630DC" w:rsidRPr="00C41819" w14:paraId="74A0F3AE" w14:textId="77777777" w:rsidTr="00D0120D">
        <w:trPr>
          <w:trHeight w:val="900"/>
        </w:trPr>
        <w:tc>
          <w:tcPr>
            <w:tcW w:w="1560" w:type="dxa"/>
            <w:vMerge/>
            <w:tcBorders>
              <w:top w:val="nil"/>
              <w:left w:val="nil"/>
              <w:bottom w:val="single" w:sz="4" w:space="0" w:color="auto"/>
              <w:right w:val="nil"/>
            </w:tcBorders>
            <w:vAlign w:val="center"/>
            <w:hideMark/>
          </w:tcPr>
          <w:p w14:paraId="7FAF073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single" w:sz="4" w:space="0" w:color="auto"/>
              <w:right w:val="nil"/>
            </w:tcBorders>
            <w:shd w:val="clear" w:color="auto" w:fill="auto"/>
            <w:vAlign w:val="center"/>
            <w:hideMark/>
          </w:tcPr>
          <w:p w14:paraId="78B426BC"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ontuação do BackPEI-A</w:t>
            </w:r>
          </w:p>
        </w:tc>
        <w:tc>
          <w:tcPr>
            <w:tcW w:w="4266" w:type="dxa"/>
            <w:tcBorders>
              <w:top w:val="nil"/>
              <w:left w:val="nil"/>
              <w:bottom w:val="single" w:sz="4" w:space="0" w:color="auto"/>
              <w:right w:val="nil"/>
            </w:tcBorders>
            <w:shd w:val="clear" w:color="auto" w:fill="auto"/>
            <w:vAlign w:val="center"/>
            <w:hideMark/>
          </w:tcPr>
          <w:p w14:paraId="323EFA3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nil"/>
              <w:left w:val="nil"/>
              <w:bottom w:val="single" w:sz="4" w:space="0" w:color="auto"/>
              <w:right w:val="nil"/>
            </w:tcBorders>
            <w:shd w:val="clear" w:color="auto" w:fill="auto"/>
            <w:vAlign w:val="center"/>
            <w:hideMark/>
          </w:tcPr>
          <w:p w14:paraId="351152C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Envolve apenas as questões referentes aos fatores de risco. Obtida pela soma dos pontos (máximo de 10 pontos). Quanto maior o valor, menor a exposição a fatores de risco.</w:t>
            </w:r>
          </w:p>
        </w:tc>
      </w:tr>
      <w:tr w:rsidR="00C630DC" w:rsidRPr="00C41819" w14:paraId="7A8A9691" w14:textId="77777777" w:rsidTr="00D0120D">
        <w:trPr>
          <w:trHeight w:val="600"/>
        </w:trPr>
        <w:tc>
          <w:tcPr>
            <w:tcW w:w="1560" w:type="dxa"/>
            <w:vMerge w:val="restart"/>
            <w:tcBorders>
              <w:top w:val="single" w:sz="4" w:space="0" w:color="auto"/>
              <w:left w:val="nil"/>
              <w:right w:val="nil"/>
            </w:tcBorders>
            <w:shd w:val="clear" w:color="auto" w:fill="auto"/>
            <w:vAlign w:val="center"/>
            <w:hideMark/>
          </w:tcPr>
          <w:p w14:paraId="5DB1492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Gençbas e Bebis (2019)</w:t>
            </w:r>
          </w:p>
        </w:tc>
        <w:tc>
          <w:tcPr>
            <w:tcW w:w="2976" w:type="dxa"/>
            <w:tcBorders>
              <w:top w:val="single" w:sz="4" w:space="0" w:color="auto"/>
              <w:left w:val="nil"/>
              <w:bottom w:val="nil"/>
              <w:right w:val="nil"/>
            </w:tcBorders>
            <w:shd w:val="clear" w:color="auto" w:fill="auto"/>
            <w:vAlign w:val="center"/>
            <w:hideMark/>
          </w:tcPr>
          <w:p w14:paraId="755143F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Tradução para o turco </w:t>
            </w:r>
          </w:p>
        </w:tc>
        <w:tc>
          <w:tcPr>
            <w:tcW w:w="4266" w:type="dxa"/>
            <w:tcBorders>
              <w:top w:val="single" w:sz="4" w:space="0" w:color="auto"/>
              <w:left w:val="nil"/>
              <w:bottom w:val="nil"/>
              <w:right w:val="nil"/>
            </w:tcBorders>
            <w:shd w:val="clear" w:color="auto" w:fill="auto"/>
            <w:vAlign w:val="center"/>
            <w:hideMark/>
          </w:tcPr>
          <w:p w14:paraId="49AA891E" w14:textId="77777777" w:rsidR="00C630DC" w:rsidRPr="00C41819" w:rsidRDefault="00C630DC" w:rsidP="00D0120D">
            <w:pPr>
              <w:spacing w:line="240" w:lineRule="auto"/>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 xml:space="preserve">1 tradutor realizou a tradução do inglês para o turco, outro tradutor avaliou a compreensão e gramática. </w:t>
            </w:r>
          </w:p>
        </w:tc>
        <w:tc>
          <w:tcPr>
            <w:tcW w:w="4267" w:type="dxa"/>
            <w:tcBorders>
              <w:top w:val="single" w:sz="4" w:space="0" w:color="auto"/>
              <w:left w:val="nil"/>
              <w:bottom w:val="nil"/>
              <w:right w:val="nil"/>
            </w:tcBorders>
            <w:shd w:val="clear" w:color="auto" w:fill="auto"/>
            <w:vAlign w:val="center"/>
            <w:hideMark/>
          </w:tcPr>
          <w:p w14:paraId="2E5B2AE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preliminar do questionário em turco</w:t>
            </w:r>
          </w:p>
        </w:tc>
      </w:tr>
      <w:tr w:rsidR="00C630DC" w:rsidRPr="00C41819" w14:paraId="6BA3EB2A" w14:textId="77777777" w:rsidTr="00D0120D">
        <w:trPr>
          <w:trHeight w:val="900"/>
        </w:trPr>
        <w:tc>
          <w:tcPr>
            <w:tcW w:w="1560" w:type="dxa"/>
            <w:vMerge/>
            <w:tcBorders>
              <w:top w:val="nil"/>
              <w:left w:val="nil"/>
              <w:right w:val="nil"/>
            </w:tcBorders>
            <w:vAlign w:val="center"/>
            <w:hideMark/>
          </w:tcPr>
          <w:p w14:paraId="31BF3C0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106E9C0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266" w:type="dxa"/>
            <w:tcBorders>
              <w:top w:val="nil"/>
              <w:left w:val="nil"/>
              <w:bottom w:val="nil"/>
              <w:right w:val="nil"/>
            </w:tcBorders>
            <w:shd w:val="clear" w:color="auto" w:fill="auto"/>
            <w:vAlign w:val="center"/>
            <w:hideMark/>
          </w:tcPr>
          <w:p w14:paraId="7E6591CF" w14:textId="77777777" w:rsidR="00C630DC" w:rsidRPr="00C41819" w:rsidRDefault="00C630DC" w:rsidP="00D0120D">
            <w:pPr>
              <w:spacing w:line="240" w:lineRule="auto"/>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Painel com 5 especialistas verificaram a clareza, relevância e adequação de cada questão. Avaliação através do IVC.</w:t>
            </w:r>
          </w:p>
        </w:tc>
        <w:tc>
          <w:tcPr>
            <w:tcW w:w="4267" w:type="dxa"/>
            <w:tcBorders>
              <w:top w:val="nil"/>
              <w:left w:val="nil"/>
              <w:bottom w:val="nil"/>
              <w:right w:val="nil"/>
            </w:tcBorders>
            <w:shd w:val="clear" w:color="auto" w:fill="auto"/>
            <w:vAlign w:val="center"/>
            <w:hideMark/>
          </w:tcPr>
          <w:p w14:paraId="1997B26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item referente a ler e/ou estudar na cama foi separada em 2: ler na cama; e estudar na cama. Obteve-se um IVC=0,908. Elaboração da versão final do questionário em turco do BackPEI.</w:t>
            </w:r>
          </w:p>
        </w:tc>
      </w:tr>
      <w:tr w:rsidR="00C630DC" w:rsidRPr="00C41819" w14:paraId="7F19079D" w14:textId="77777777" w:rsidTr="00D0120D">
        <w:trPr>
          <w:trHeight w:val="600"/>
        </w:trPr>
        <w:tc>
          <w:tcPr>
            <w:tcW w:w="1560" w:type="dxa"/>
            <w:vMerge/>
            <w:tcBorders>
              <w:left w:val="nil"/>
              <w:right w:val="nil"/>
            </w:tcBorders>
            <w:vAlign w:val="center"/>
            <w:hideMark/>
          </w:tcPr>
          <w:p w14:paraId="0A818A9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26AF99A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linguagem</w:t>
            </w:r>
          </w:p>
        </w:tc>
        <w:tc>
          <w:tcPr>
            <w:tcW w:w="4266" w:type="dxa"/>
            <w:tcBorders>
              <w:top w:val="nil"/>
              <w:left w:val="nil"/>
              <w:bottom w:val="nil"/>
              <w:right w:val="nil"/>
            </w:tcBorders>
            <w:shd w:val="clear" w:color="auto" w:fill="auto"/>
            <w:vAlign w:val="center"/>
            <w:hideMark/>
          </w:tcPr>
          <w:p w14:paraId="39A675BC" w14:textId="77777777" w:rsidR="00C630DC" w:rsidRPr="00C41819" w:rsidRDefault="00C630DC" w:rsidP="00D0120D">
            <w:pPr>
              <w:spacing w:line="240" w:lineRule="auto"/>
              <w:rPr>
                <w:rFonts w:eastAsia="Times New Roman" w:cs="Arial"/>
                <w:kern w:val="0"/>
                <w:sz w:val="20"/>
                <w:szCs w:val="20"/>
                <w:lang w:eastAsia="pt-BR"/>
                <w14:ligatures w14:val="none"/>
              </w:rPr>
            </w:pPr>
            <w:r w:rsidRPr="00C41819">
              <w:rPr>
                <w:rFonts w:eastAsia="Times New Roman" w:cs="Arial"/>
                <w:kern w:val="0"/>
                <w:sz w:val="20"/>
                <w:szCs w:val="20"/>
                <w:lang w:eastAsia="pt-BR"/>
                <w14:ligatures w14:val="none"/>
              </w:rPr>
              <w:t>O questinário foi retraduzido para o inglês para verificar se houve alteração do significado</w:t>
            </w:r>
          </w:p>
        </w:tc>
        <w:tc>
          <w:tcPr>
            <w:tcW w:w="4267" w:type="dxa"/>
            <w:tcBorders>
              <w:top w:val="nil"/>
              <w:left w:val="nil"/>
              <w:bottom w:val="nil"/>
              <w:right w:val="nil"/>
            </w:tcBorders>
            <w:shd w:val="clear" w:color="auto" w:fill="auto"/>
            <w:vAlign w:val="center"/>
            <w:hideMark/>
          </w:tcPr>
          <w:p w14:paraId="41FF6D8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ão houve alteração do significado das questões</w:t>
            </w:r>
          </w:p>
        </w:tc>
      </w:tr>
      <w:tr w:rsidR="00C630DC" w:rsidRPr="00C41819" w14:paraId="589CAFEE" w14:textId="77777777" w:rsidTr="00D0120D">
        <w:trPr>
          <w:trHeight w:val="600"/>
        </w:trPr>
        <w:tc>
          <w:tcPr>
            <w:tcW w:w="1560" w:type="dxa"/>
            <w:vMerge w:val="restart"/>
            <w:tcBorders>
              <w:left w:val="nil"/>
              <w:bottom w:val="single" w:sz="4" w:space="0" w:color="auto"/>
              <w:right w:val="nil"/>
            </w:tcBorders>
            <w:vAlign w:val="center"/>
            <w:hideMark/>
          </w:tcPr>
          <w:p w14:paraId="7E4607B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right w:val="nil"/>
            </w:tcBorders>
            <w:shd w:val="clear" w:color="auto" w:fill="auto"/>
            <w:vAlign w:val="center"/>
            <w:hideMark/>
          </w:tcPr>
          <w:p w14:paraId="5FA4120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mpreensão do questionário</w:t>
            </w:r>
          </w:p>
        </w:tc>
        <w:tc>
          <w:tcPr>
            <w:tcW w:w="4266" w:type="dxa"/>
            <w:tcBorders>
              <w:top w:val="nil"/>
              <w:left w:val="nil"/>
              <w:right w:val="nil"/>
            </w:tcBorders>
            <w:shd w:val="clear" w:color="auto" w:fill="auto"/>
            <w:vAlign w:val="center"/>
            <w:hideMark/>
          </w:tcPr>
          <w:p w14:paraId="3453DF0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0 estudantes de perfil similar à população do estudo</w:t>
            </w:r>
          </w:p>
        </w:tc>
        <w:tc>
          <w:tcPr>
            <w:tcW w:w="4267" w:type="dxa"/>
            <w:tcBorders>
              <w:top w:val="nil"/>
              <w:left w:val="nil"/>
              <w:right w:val="nil"/>
            </w:tcBorders>
            <w:shd w:val="clear" w:color="auto" w:fill="auto"/>
            <w:vAlign w:val="center"/>
            <w:hideMark/>
          </w:tcPr>
          <w:p w14:paraId="109FAC2B"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ecidiu-se que é compreensível</w:t>
            </w:r>
          </w:p>
        </w:tc>
      </w:tr>
      <w:tr w:rsidR="00C630DC" w:rsidRPr="00C41819" w14:paraId="43C134B3" w14:textId="77777777" w:rsidTr="00D0120D">
        <w:trPr>
          <w:trHeight w:val="600"/>
        </w:trPr>
        <w:tc>
          <w:tcPr>
            <w:tcW w:w="1560" w:type="dxa"/>
            <w:vMerge/>
            <w:tcBorders>
              <w:top w:val="nil"/>
              <w:left w:val="nil"/>
              <w:bottom w:val="single" w:sz="4" w:space="0" w:color="auto"/>
              <w:right w:val="nil"/>
            </w:tcBorders>
            <w:vAlign w:val="center"/>
            <w:hideMark/>
          </w:tcPr>
          <w:p w14:paraId="0E16342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04DB64DC"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266" w:type="dxa"/>
            <w:tcBorders>
              <w:top w:val="nil"/>
              <w:left w:val="nil"/>
              <w:bottom w:val="nil"/>
              <w:right w:val="nil"/>
            </w:tcBorders>
            <w:shd w:val="clear" w:color="auto" w:fill="auto"/>
            <w:vAlign w:val="center"/>
            <w:hideMark/>
          </w:tcPr>
          <w:p w14:paraId="6FB8F13C"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 e foi avaliado através dos valores de KMO e do teste de esfericidade de Bartlett.</w:t>
            </w:r>
          </w:p>
        </w:tc>
        <w:tc>
          <w:tcPr>
            <w:tcW w:w="4267" w:type="dxa"/>
            <w:tcBorders>
              <w:top w:val="nil"/>
              <w:left w:val="nil"/>
              <w:bottom w:val="nil"/>
              <w:right w:val="nil"/>
            </w:tcBorders>
            <w:shd w:val="clear" w:color="auto" w:fill="auto"/>
            <w:vAlign w:val="center"/>
            <w:hideMark/>
          </w:tcPr>
          <w:p w14:paraId="250B762C"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KMO=0,374, Bartlett (χ²=464,7, p=0,000), </w:t>
            </w:r>
          </w:p>
        </w:tc>
      </w:tr>
      <w:tr w:rsidR="00C630DC" w:rsidRPr="00C41819" w14:paraId="01C6F2F5" w14:textId="77777777" w:rsidTr="00D0120D">
        <w:trPr>
          <w:trHeight w:val="900"/>
        </w:trPr>
        <w:tc>
          <w:tcPr>
            <w:tcW w:w="1560" w:type="dxa"/>
            <w:vMerge/>
            <w:tcBorders>
              <w:top w:val="nil"/>
              <w:left w:val="nil"/>
              <w:bottom w:val="single" w:sz="4" w:space="0" w:color="auto"/>
              <w:right w:val="nil"/>
            </w:tcBorders>
            <w:vAlign w:val="center"/>
            <w:hideMark/>
          </w:tcPr>
          <w:p w14:paraId="660F922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7E66441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de critério)</w:t>
            </w:r>
          </w:p>
        </w:tc>
        <w:tc>
          <w:tcPr>
            <w:tcW w:w="4266" w:type="dxa"/>
            <w:tcBorders>
              <w:top w:val="nil"/>
              <w:left w:val="nil"/>
              <w:bottom w:val="nil"/>
              <w:right w:val="nil"/>
            </w:tcBorders>
            <w:shd w:val="clear" w:color="auto" w:fill="auto"/>
            <w:vAlign w:val="center"/>
            <w:hideMark/>
          </w:tcPr>
          <w:p w14:paraId="34503952"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questionário foi aplicado entre 139 estudantes. </w:t>
            </w:r>
            <w:r>
              <w:rPr>
                <w:rFonts w:eastAsia="Times New Roman" w:cs="Arial"/>
                <w:color w:val="000000"/>
                <w:kern w:val="0"/>
                <w:sz w:val="20"/>
                <w:szCs w:val="20"/>
                <w:lang w:eastAsia="pt-BR"/>
                <w14:ligatures w14:val="none"/>
              </w:rPr>
              <w:t>F</w:t>
            </w:r>
            <w:r w:rsidRPr="00C41819">
              <w:rPr>
                <w:rFonts w:eastAsia="Times New Roman" w:cs="Arial"/>
                <w:color w:val="000000"/>
                <w:kern w:val="0"/>
                <w:sz w:val="20"/>
                <w:szCs w:val="20"/>
                <w:lang w:eastAsia="pt-BR"/>
                <w14:ligatures w14:val="none"/>
              </w:rPr>
              <w:t>oi analisada a associação entre a intensidade da dor nas costas e a presença de dor nas costas através do ρ</w:t>
            </w:r>
          </w:p>
        </w:tc>
        <w:tc>
          <w:tcPr>
            <w:tcW w:w="4267" w:type="dxa"/>
            <w:tcBorders>
              <w:top w:val="nil"/>
              <w:left w:val="nil"/>
              <w:bottom w:val="nil"/>
              <w:right w:val="nil"/>
            </w:tcBorders>
            <w:shd w:val="clear" w:color="auto" w:fill="auto"/>
            <w:vAlign w:val="center"/>
            <w:hideMark/>
          </w:tcPr>
          <w:p w14:paraId="04B3D38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684</w:t>
            </w:r>
          </w:p>
        </w:tc>
      </w:tr>
      <w:tr w:rsidR="00C630DC" w:rsidRPr="00C41819" w14:paraId="25F8F1E7" w14:textId="77777777" w:rsidTr="00D0120D">
        <w:trPr>
          <w:trHeight w:val="600"/>
        </w:trPr>
        <w:tc>
          <w:tcPr>
            <w:tcW w:w="1560" w:type="dxa"/>
            <w:vMerge/>
            <w:tcBorders>
              <w:top w:val="nil"/>
              <w:left w:val="nil"/>
              <w:bottom w:val="single" w:sz="4" w:space="0" w:color="auto"/>
              <w:right w:val="nil"/>
            </w:tcBorders>
            <w:vAlign w:val="center"/>
            <w:hideMark/>
          </w:tcPr>
          <w:p w14:paraId="48635FB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single" w:sz="4" w:space="0" w:color="auto"/>
              <w:right w:val="nil"/>
            </w:tcBorders>
            <w:shd w:val="clear" w:color="auto" w:fill="auto"/>
            <w:vAlign w:val="center"/>
            <w:hideMark/>
          </w:tcPr>
          <w:p w14:paraId="275BF0F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Confiabilidade teste-reteste </w:t>
            </w:r>
            <w:r>
              <w:rPr>
                <w:rFonts w:eastAsia="Times New Roman" w:cs="Arial"/>
                <w:color w:val="000000"/>
                <w:kern w:val="0"/>
                <w:sz w:val="20"/>
                <w:szCs w:val="20"/>
                <w:lang w:eastAsia="pt-BR"/>
                <w14:ligatures w14:val="none"/>
              </w:rPr>
              <w:t>(</w:t>
            </w:r>
            <w:r w:rsidRPr="00C41819">
              <w:rPr>
                <w:rFonts w:eastAsia="Times New Roman" w:cs="Arial"/>
                <w:color w:val="000000"/>
                <w:kern w:val="0"/>
                <w:sz w:val="20"/>
                <w:szCs w:val="20"/>
                <w:lang w:eastAsia="pt-BR"/>
                <w14:ligatures w14:val="none"/>
              </w:rPr>
              <w:t>Reprodutibilidade</w:t>
            </w:r>
            <w:r>
              <w:rPr>
                <w:rFonts w:eastAsia="Times New Roman" w:cs="Arial"/>
                <w:color w:val="000000"/>
                <w:kern w:val="0"/>
                <w:sz w:val="20"/>
                <w:szCs w:val="20"/>
                <w:lang w:eastAsia="pt-BR"/>
                <w14:ligatures w14:val="none"/>
              </w:rPr>
              <w:t>)</w:t>
            </w:r>
          </w:p>
        </w:tc>
        <w:tc>
          <w:tcPr>
            <w:tcW w:w="4266" w:type="dxa"/>
            <w:tcBorders>
              <w:top w:val="nil"/>
              <w:left w:val="nil"/>
              <w:bottom w:val="single" w:sz="4" w:space="0" w:color="auto"/>
              <w:right w:val="nil"/>
            </w:tcBorders>
            <w:shd w:val="clear" w:color="auto" w:fill="auto"/>
            <w:vAlign w:val="center"/>
            <w:hideMark/>
          </w:tcPr>
          <w:p w14:paraId="0D37D30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139 estudantes</w:t>
            </w:r>
            <w:r>
              <w:rPr>
                <w:rFonts w:eastAsia="Times New Roman" w:cs="Arial"/>
                <w:color w:val="000000"/>
                <w:kern w:val="0"/>
                <w:sz w:val="20"/>
                <w:szCs w:val="20"/>
                <w:lang w:eastAsia="pt-BR"/>
                <w14:ligatures w14:val="none"/>
              </w:rPr>
              <w:t xml:space="preserve"> com 2 semanas de intervalo</w:t>
            </w:r>
            <w:r w:rsidRPr="00C41819">
              <w:rPr>
                <w:rFonts w:eastAsia="Times New Roman" w:cs="Arial"/>
                <w:color w:val="000000"/>
                <w:kern w:val="0"/>
                <w:sz w:val="20"/>
                <w:szCs w:val="20"/>
                <w:lang w:eastAsia="pt-BR"/>
                <w14:ligatures w14:val="none"/>
              </w:rPr>
              <w:t>.</w:t>
            </w:r>
            <w:r>
              <w:rPr>
                <w:rFonts w:eastAsia="Times New Roman" w:cs="Arial"/>
                <w:color w:val="000000"/>
                <w:kern w:val="0"/>
                <w:sz w:val="20"/>
                <w:szCs w:val="20"/>
                <w:lang w:eastAsia="pt-BR"/>
                <w14:ligatures w14:val="none"/>
              </w:rPr>
              <w:t xml:space="preserve"> </w:t>
            </w:r>
            <w:r w:rsidRPr="00C41819">
              <w:rPr>
                <w:rFonts w:eastAsia="Times New Roman" w:cs="Arial"/>
                <w:color w:val="000000"/>
                <w:kern w:val="0"/>
                <w:sz w:val="20"/>
                <w:szCs w:val="20"/>
                <w:lang w:eastAsia="pt-BR"/>
                <w14:ligatures w14:val="none"/>
              </w:rPr>
              <w:t>A avaliação ocorreu através do κ e testes dos postos de sinal de Wilcoxon.</w:t>
            </w:r>
          </w:p>
        </w:tc>
        <w:tc>
          <w:tcPr>
            <w:tcW w:w="4267" w:type="dxa"/>
            <w:tcBorders>
              <w:top w:val="nil"/>
              <w:left w:val="nil"/>
              <w:bottom w:val="single" w:sz="4" w:space="0" w:color="auto"/>
              <w:right w:val="nil"/>
            </w:tcBorders>
            <w:shd w:val="clear" w:color="auto" w:fill="auto"/>
            <w:vAlign w:val="center"/>
            <w:hideMark/>
          </w:tcPr>
          <w:p w14:paraId="31A870B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κ entre 0,500 e 0,880. Sem diferença para a intensidade da dor (Wilcoxon)</w:t>
            </w:r>
          </w:p>
        </w:tc>
      </w:tr>
      <w:tr w:rsidR="00C630DC" w:rsidRPr="00C41819" w14:paraId="67E9AB4F" w14:textId="77777777" w:rsidTr="00D0120D">
        <w:trPr>
          <w:trHeight w:val="900"/>
        </w:trPr>
        <w:tc>
          <w:tcPr>
            <w:tcW w:w="1560" w:type="dxa"/>
            <w:vMerge w:val="restart"/>
            <w:tcBorders>
              <w:top w:val="single" w:sz="4" w:space="0" w:color="auto"/>
              <w:left w:val="nil"/>
              <w:bottom w:val="nil"/>
              <w:right w:val="nil"/>
            </w:tcBorders>
            <w:shd w:val="clear" w:color="auto" w:fill="auto"/>
            <w:vAlign w:val="center"/>
            <w:hideMark/>
          </w:tcPr>
          <w:p w14:paraId="5A64E11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kbari-Chehrehbargh, Tavafian e Montazeri (2020)</w:t>
            </w:r>
          </w:p>
        </w:tc>
        <w:tc>
          <w:tcPr>
            <w:tcW w:w="2976" w:type="dxa"/>
            <w:tcBorders>
              <w:top w:val="single" w:sz="4" w:space="0" w:color="auto"/>
              <w:left w:val="nil"/>
              <w:bottom w:val="nil"/>
              <w:right w:val="nil"/>
            </w:tcBorders>
            <w:shd w:val="clear" w:color="auto" w:fill="auto"/>
            <w:vAlign w:val="center"/>
            <w:hideMark/>
          </w:tcPr>
          <w:p w14:paraId="6B1C15B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w:t>
            </w:r>
          </w:p>
        </w:tc>
        <w:tc>
          <w:tcPr>
            <w:tcW w:w="4266" w:type="dxa"/>
            <w:tcBorders>
              <w:top w:val="single" w:sz="4" w:space="0" w:color="auto"/>
              <w:left w:val="nil"/>
              <w:bottom w:val="nil"/>
              <w:right w:val="nil"/>
            </w:tcBorders>
            <w:shd w:val="clear" w:color="auto" w:fill="auto"/>
            <w:vAlign w:val="center"/>
            <w:hideMark/>
          </w:tcPr>
          <w:p w14:paraId="2F799F3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single" w:sz="4" w:space="0" w:color="auto"/>
              <w:left w:val="nil"/>
              <w:bottom w:val="nil"/>
              <w:right w:val="nil"/>
            </w:tcBorders>
            <w:shd w:val="clear" w:color="auto" w:fill="auto"/>
            <w:vAlign w:val="center"/>
            <w:hideMark/>
          </w:tcPr>
          <w:p w14:paraId="67DEC2F2"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inicial do BABAQ com 55 questões para 5 construtos pré-definidos</w:t>
            </w:r>
          </w:p>
        </w:tc>
      </w:tr>
      <w:tr w:rsidR="00C630DC" w:rsidRPr="00C41819" w14:paraId="127F6544" w14:textId="77777777" w:rsidTr="00D0120D">
        <w:trPr>
          <w:trHeight w:val="600"/>
        </w:trPr>
        <w:tc>
          <w:tcPr>
            <w:tcW w:w="1560" w:type="dxa"/>
            <w:vMerge/>
            <w:tcBorders>
              <w:top w:val="nil"/>
              <w:left w:val="nil"/>
              <w:bottom w:val="nil"/>
              <w:right w:val="nil"/>
            </w:tcBorders>
            <w:vAlign w:val="center"/>
            <w:hideMark/>
          </w:tcPr>
          <w:p w14:paraId="0A5DD70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4D0F25D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266" w:type="dxa"/>
            <w:tcBorders>
              <w:top w:val="nil"/>
              <w:left w:val="nil"/>
              <w:bottom w:val="nil"/>
              <w:right w:val="nil"/>
            </w:tcBorders>
            <w:shd w:val="clear" w:color="auto" w:fill="auto"/>
            <w:vAlign w:val="center"/>
            <w:hideMark/>
          </w:tcPr>
          <w:p w14:paraId="592CBF4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13 especialistas avaliou a utilidade e relevância de cada item. A avaliação aconteceu através do IVC (&gt;0,7) e RVC (≥0,54).</w:t>
            </w:r>
          </w:p>
        </w:tc>
        <w:tc>
          <w:tcPr>
            <w:tcW w:w="4267" w:type="dxa"/>
            <w:tcBorders>
              <w:top w:val="nil"/>
              <w:left w:val="nil"/>
              <w:bottom w:val="nil"/>
              <w:right w:val="nil"/>
            </w:tcBorders>
            <w:shd w:val="clear" w:color="auto" w:fill="auto"/>
            <w:vAlign w:val="center"/>
            <w:hideMark/>
          </w:tcPr>
          <w:p w14:paraId="24B36D9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4 itens foram excluídos. Elaboração da versão intermediária do BABAQ.</w:t>
            </w:r>
          </w:p>
        </w:tc>
      </w:tr>
      <w:tr w:rsidR="00C630DC" w:rsidRPr="00C41819" w14:paraId="3F707A9A" w14:textId="77777777" w:rsidTr="00D0120D">
        <w:trPr>
          <w:trHeight w:val="600"/>
        </w:trPr>
        <w:tc>
          <w:tcPr>
            <w:tcW w:w="1560" w:type="dxa"/>
            <w:vMerge/>
            <w:tcBorders>
              <w:top w:val="nil"/>
              <w:left w:val="nil"/>
              <w:bottom w:val="nil"/>
              <w:right w:val="nil"/>
            </w:tcBorders>
            <w:vAlign w:val="center"/>
            <w:hideMark/>
          </w:tcPr>
          <w:p w14:paraId="3C5C926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46697C2B"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qualitativa da compreensão do questionário (Validade de face)</w:t>
            </w:r>
          </w:p>
        </w:tc>
        <w:tc>
          <w:tcPr>
            <w:tcW w:w="4266" w:type="dxa"/>
            <w:tcBorders>
              <w:top w:val="nil"/>
              <w:left w:val="nil"/>
              <w:bottom w:val="nil"/>
              <w:right w:val="nil"/>
            </w:tcBorders>
            <w:shd w:val="clear" w:color="auto" w:fill="auto"/>
            <w:vAlign w:val="center"/>
            <w:hideMark/>
          </w:tcPr>
          <w:p w14:paraId="57CD560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entre 6 alunas da 5ª série que avaliaram se conseguiam ler e entender as questões.</w:t>
            </w:r>
          </w:p>
        </w:tc>
        <w:tc>
          <w:tcPr>
            <w:tcW w:w="4267" w:type="dxa"/>
            <w:tcBorders>
              <w:top w:val="nil"/>
              <w:left w:val="nil"/>
              <w:bottom w:val="nil"/>
              <w:right w:val="nil"/>
            </w:tcBorders>
            <w:shd w:val="clear" w:color="auto" w:fill="auto"/>
            <w:vAlign w:val="center"/>
            <w:hideMark/>
          </w:tcPr>
          <w:p w14:paraId="7B6A7DF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2 itens foram excluídos. Elaboração da versão final do BABAQ.</w:t>
            </w:r>
          </w:p>
        </w:tc>
      </w:tr>
      <w:tr w:rsidR="00C630DC" w:rsidRPr="00C41819" w14:paraId="07DD9D4A" w14:textId="77777777" w:rsidTr="00D0120D">
        <w:trPr>
          <w:trHeight w:val="1200"/>
        </w:trPr>
        <w:tc>
          <w:tcPr>
            <w:tcW w:w="1560" w:type="dxa"/>
            <w:vMerge/>
            <w:tcBorders>
              <w:top w:val="nil"/>
              <w:left w:val="nil"/>
              <w:bottom w:val="nil"/>
              <w:right w:val="nil"/>
            </w:tcBorders>
            <w:vAlign w:val="center"/>
            <w:hideMark/>
          </w:tcPr>
          <w:p w14:paraId="591C2D3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28FEF3C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estrutural</w:t>
            </w:r>
          </w:p>
        </w:tc>
        <w:tc>
          <w:tcPr>
            <w:tcW w:w="4266" w:type="dxa"/>
            <w:tcBorders>
              <w:top w:val="nil"/>
              <w:left w:val="nil"/>
              <w:bottom w:val="nil"/>
              <w:right w:val="nil"/>
            </w:tcBorders>
            <w:shd w:val="clear" w:color="auto" w:fill="auto"/>
            <w:vAlign w:val="center"/>
            <w:hideMark/>
          </w:tcPr>
          <w:p w14:paraId="57DA71C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do BABAQ foi aplicado entre 610 indivíduos. Foi realizada uma Análise Fatorial Confirmatória. A avaliação ocorreu através da χ²/gl (&lt;5), CFI, RMSEA (&lt;0,10), SRMR (&lt;0,08) e correlação item-total</w:t>
            </w:r>
          </w:p>
        </w:tc>
        <w:tc>
          <w:tcPr>
            <w:tcW w:w="4267" w:type="dxa"/>
            <w:tcBorders>
              <w:top w:val="nil"/>
              <w:left w:val="nil"/>
              <w:bottom w:val="nil"/>
              <w:right w:val="nil"/>
            </w:tcBorders>
            <w:shd w:val="clear" w:color="auto" w:fill="auto"/>
            <w:vAlign w:val="center"/>
            <w:hideMark/>
          </w:tcPr>
          <w:p w14:paraId="724CD03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χ²/gl=3,51; ICA=0,97; RMSEA=0,091; SRMR=0,078; correlação item-total  satisfatória;</w:t>
            </w:r>
          </w:p>
        </w:tc>
      </w:tr>
      <w:tr w:rsidR="00C630DC" w:rsidRPr="00C41819" w14:paraId="15DE934A" w14:textId="77777777" w:rsidTr="00D0120D">
        <w:trPr>
          <w:trHeight w:val="600"/>
        </w:trPr>
        <w:tc>
          <w:tcPr>
            <w:tcW w:w="1560" w:type="dxa"/>
            <w:vMerge/>
            <w:tcBorders>
              <w:top w:val="nil"/>
              <w:left w:val="nil"/>
              <w:bottom w:val="nil"/>
              <w:right w:val="nil"/>
            </w:tcBorders>
            <w:vAlign w:val="center"/>
            <w:hideMark/>
          </w:tcPr>
          <w:p w14:paraId="5BE7CD5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66BE4C7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w:t>
            </w:r>
          </w:p>
        </w:tc>
        <w:tc>
          <w:tcPr>
            <w:tcW w:w="4266" w:type="dxa"/>
            <w:tcBorders>
              <w:top w:val="nil"/>
              <w:left w:val="nil"/>
              <w:bottom w:val="nil"/>
              <w:right w:val="nil"/>
            </w:tcBorders>
            <w:shd w:val="clear" w:color="auto" w:fill="auto"/>
            <w:vAlign w:val="center"/>
            <w:hideMark/>
          </w:tcPr>
          <w:p w14:paraId="2D8754DB"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riância Média Extraída (&gt;0,5)</w:t>
            </w:r>
          </w:p>
        </w:tc>
        <w:tc>
          <w:tcPr>
            <w:tcW w:w="4267" w:type="dxa"/>
            <w:tcBorders>
              <w:top w:val="nil"/>
              <w:left w:val="nil"/>
              <w:bottom w:val="nil"/>
              <w:right w:val="nil"/>
            </w:tcBorders>
            <w:shd w:val="clear" w:color="auto" w:fill="auto"/>
            <w:vAlign w:val="center"/>
            <w:hideMark/>
          </w:tcPr>
          <w:p w14:paraId="3BCF2C2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Habilidades=0,54; Conhecimento=0,73; autoeficácia=0,79; crenças=0,49 e comportamento=0,86</w:t>
            </w:r>
          </w:p>
        </w:tc>
      </w:tr>
      <w:tr w:rsidR="00C630DC" w:rsidRPr="00C41819" w14:paraId="15134291" w14:textId="77777777" w:rsidTr="00D0120D">
        <w:trPr>
          <w:trHeight w:val="900"/>
        </w:trPr>
        <w:tc>
          <w:tcPr>
            <w:tcW w:w="1560" w:type="dxa"/>
            <w:vMerge/>
            <w:tcBorders>
              <w:top w:val="nil"/>
              <w:left w:val="nil"/>
              <w:bottom w:val="single" w:sz="4" w:space="0" w:color="auto"/>
              <w:right w:val="nil"/>
            </w:tcBorders>
            <w:vAlign w:val="center"/>
            <w:hideMark/>
          </w:tcPr>
          <w:p w14:paraId="16C548A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single" w:sz="4" w:space="0" w:color="auto"/>
              <w:right w:val="nil"/>
            </w:tcBorders>
            <w:shd w:val="clear" w:color="auto" w:fill="auto"/>
            <w:vAlign w:val="center"/>
            <w:hideMark/>
          </w:tcPr>
          <w:p w14:paraId="29815FE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266" w:type="dxa"/>
            <w:tcBorders>
              <w:top w:val="nil"/>
              <w:left w:val="nil"/>
              <w:bottom w:val="single" w:sz="4" w:space="0" w:color="auto"/>
              <w:right w:val="nil"/>
            </w:tcBorders>
            <w:shd w:val="clear" w:color="auto" w:fill="auto"/>
            <w:vAlign w:val="center"/>
            <w:hideMark/>
          </w:tcPr>
          <w:p w14:paraId="6347DE1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50 indivíduos com intervalo de 2 semanas. A avaliação ocorreu através do α (&gt;0,70), ICC (&gt;0,70), EPM e MMD</w:t>
            </w:r>
          </w:p>
        </w:tc>
        <w:tc>
          <w:tcPr>
            <w:tcW w:w="4267" w:type="dxa"/>
            <w:tcBorders>
              <w:top w:val="nil"/>
              <w:left w:val="nil"/>
              <w:bottom w:val="single" w:sz="4" w:space="0" w:color="auto"/>
              <w:right w:val="nil"/>
            </w:tcBorders>
            <w:shd w:val="clear" w:color="auto" w:fill="auto"/>
            <w:vAlign w:val="center"/>
            <w:hideMark/>
          </w:tcPr>
          <w:p w14:paraId="5720817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α entre 0,93 e 0,97, ICC entre 0,76 e 0,83,  EPM entre 0,72 e 7,08 e MMD entre 1,99 e 19,62</w:t>
            </w:r>
          </w:p>
        </w:tc>
      </w:tr>
      <w:tr w:rsidR="00C630DC" w:rsidRPr="00C41819" w14:paraId="11AF7674" w14:textId="77777777" w:rsidTr="00D0120D">
        <w:trPr>
          <w:trHeight w:val="1500"/>
        </w:trPr>
        <w:tc>
          <w:tcPr>
            <w:tcW w:w="1560" w:type="dxa"/>
            <w:vMerge w:val="restart"/>
            <w:tcBorders>
              <w:top w:val="single" w:sz="4" w:space="0" w:color="auto"/>
              <w:left w:val="nil"/>
              <w:bottom w:val="nil"/>
              <w:right w:val="nil"/>
            </w:tcBorders>
            <w:shd w:val="clear" w:color="auto" w:fill="auto"/>
            <w:vAlign w:val="center"/>
            <w:hideMark/>
          </w:tcPr>
          <w:p w14:paraId="1EED7F1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Miñana-Signes et al. (2021)</w:t>
            </w:r>
          </w:p>
        </w:tc>
        <w:tc>
          <w:tcPr>
            <w:tcW w:w="2976" w:type="dxa"/>
            <w:tcBorders>
              <w:top w:val="single" w:sz="4" w:space="0" w:color="auto"/>
              <w:left w:val="nil"/>
              <w:bottom w:val="nil"/>
              <w:right w:val="nil"/>
            </w:tcBorders>
            <w:shd w:val="clear" w:color="auto" w:fill="auto"/>
            <w:vAlign w:val="center"/>
            <w:hideMark/>
          </w:tcPr>
          <w:p w14:paraId="18310A4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w:t>
            </w:r>
          </w:p>
        </w:tc>
        <w:tc>
          <w:tcPr>
            <w:tcW w:w="4266" w:type="dxa"/>
            <w:tcBorders>
              <w:top w:val="single" w:sz="4" w:space="0" w:color="auto"/>
              <w:left w:val="nil"/>
              <w:bottom w:val="nil"/>
              <w:right w:val="nil"/>
            </w:tcBorders>
            <w:shd w:val="clear" w:color="auto" w:fill="auto"/>
            <w:vAlign w:val="center"/>
            <w:hideMark/>
          </w:tcPr>
          <w:p w14:paraId="2C63B10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Um tradutor traduziu do português para o espanhol. Um segundo tradutor retraduziu do espanhol para o português. Um terceiro tradutor comparou a versão traduzida para o espanhol e retraduzida para o português. A versão preliminar foi estabelecida por consenso entre os três tradutores.</w:t>
            </w:r>
          </w:p>
        </w:tc>
        <w:tc>
          <w:tcPr>
            <w:tcW w:w="4267" w:type="dxa"/>
            <w:tcBorders>
              <w:top w:val="single" w:sz="4" w:space="0" w:color="auto"/>
              <w:left w:val="nil"/>
              <w:bottom w:val="nil"/>
              <w:right w:val="nil"/>
            </w:tcBorders>
            <w:shd w:val="clear" w:color="auto" w:fill="auto"/>
            <w:vAlign w:val="center"/>
            <w:hideMark/>
          </w:tcPr>
          <w:p w14:paraId="078B9A6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enhuma intervenção foi feita. Questionário retraduzido  para o português era idêntico ao original em português.</w:t>
            </w:r>
          </w:p>
        </w:tc>
      </w:tr>
      <w:tr w:rsidR="00C630DC" w:rsidRPr="00C41819" w14:paraId="6088C131" w14:textId="77777777" w:rsidTr="00D0120D">
        <w:trPr>
          <w:trHeight w:val="1200"/>
        </w:trPr>
        <w:tc>
          <w:tcPr>
            <w:tcW w:w="1560" w:type="dxa"/>
            <w:vMerge/>
            <w:tcBorders>
              <w:top w:val="nil"/>
              <w:left w:val="nil"/>
              <w:bottom w:val="nil"/>
              <w:right w:val="nil"/>
            </w:tcBorders>
            <w:vAlign w:val="center"/>
            <w:hideMark/>
          </w:tcPr>
          <w:p w14:paraId="135FFE7C"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64B29351"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daptação Cultural</w:t>
            </w:r>
          </w:p>
        </w:tc>
        <w:tc>
          <w:tcPr>
            <w:tcW w:w="4266" w:type="dxa"/>
            <w:tcBorders>
              <w:top w:val="nil"/>
              <w:left w:val="nil"/>
              <w:bottom w:val="nil"/>
              <w:right w:val="nil"/>
            </w:tcBorders>
            <w:shd w:val="clear" w:color="auto" w:fill="auto"/>
            <w:vAlign w:val="center"/>
            <w:hideMark/>
          </w:tcPr>
          <w:p w14:paraId="31CA741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2 especialistas verificaram a equivalência da versão em espanhol quanto a semântica, idiomática, experiencial e conceitual. Erros de revisão foram corrigidos. Avaliação ocorreu através da concordância (≥80%).</w:t>
            </w:r>
          </w:p>
        </w:tc>
        <w:tc>
          <w:tcPr>
            <w:tcW w:w="4267" w:type="dxa"/>
            <w:tcBorders>
              <w:top w:val="nil"/>
              <w:left w:val="nil"/>
              <w:bottom w:val="nil"/>
              <w:right w:val="nil"/>
            </w:tcBorders>
            <w:shd w:val="clear" w:color="auto" w:fill="auto"/>
            <w:vAlign w:val="center"/>
            <w:hideMark/>
          </w:tcPr>
          <w:p w14:paraId="3ED3DB1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2ª rodada já resultou em consenso, entretanto, acolheu-se novas sugestões feitas. Na 3ª rodada houve 100% de concordância em todos os itens. Não foram encontrados erros na revisão.</w:t>
            </w:r>
          </w:p>
        </w:tc>
      </w:tr>
      <w:tr w:rsidR="00C630DC" w:rsidRPr="00C41819" w14:paraId="24F3BD8B" w14:textId="77777777" w:rsidTr="00D0120D">
        <w:trPr>
          <w:trHeight w:val="900"/>
        </w:trPr>
        <w:tc>
          <w:tcPr>
            <w:tcW w:w="1560" w:type="dxa"/>
            <w:vMerge/>
            <w:tcBorders>
              <w:top w:val="nil"/>
              <w:left w:val="nil"/>
              <w:bottom w:val="single" w:sz="4" w:space="0" w:color="auto"/>
              <w:right w:val="nil"/>
            </w:tcBorders>
            <w:vAlign w:val="center"/>
            <w:hideMark/>
          </w:tcPr>
          <w:p w14:paraId="79686BB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single" w:sz="4" w:space="0" w:color="auto"/>
              <w:right w:val="nil"/>
            </w:tcBorders>
            <w:shd w:val="clear" w:color="auto" w:fill="auto"/>
            <w:vAlign w:val="center"/>
            <w:hideMark/>
          </w:tcPr>
          <w:p w14:paraId="35F9091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p>
        </w:tc>
        <w:tc>
          <w:tcPr>
            <w:tcW w:w="4266" w:type="dxa"/>
            <w:tcBorders>
              <w:top w:val="nil"/>
              <w:left w:val="nil"/>
              <w:bottom w:val="single" w:sz="4" w:space="0" w:color="auto"/>
              <w:right w:val="nil"/>
            </w:tcBorders>
            <w:shd w:val="clear" w:color="auto" w:fill="auto"/>
            <w:vAlign w:val="center"/>
            <w:hideMark/>
          </w:tcPr>
          <w:p w14:paraId="2DDDDD5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224 indivíduos com intervalo de 7 dias. A avaliação ocorreu através do ICC (≥0,75), teste dos postos de sinais de Wilcoxon e κ com %C (κ≥0,5 ou %C≥75%).</w:t>
            </w:r>
          </w:p>
        </w:tc>
        <w:tc>
          <w:tcPr>
            <w:tcW w:w="4267" w:type="dxa"/>
            <w:tcBorders>
              <w:top w:val="nil"/>
              <w:left w:val="nil"/>
              <w:bottom w:val="single" w:sz="4" w:space="0" w:color="auto"/>
              <w:right w:val="nil"/>
            </w:tcBorders>
            <w:shd w:val="clear" w:color="auto" w:fill="auto"/>
            <w:vAlign w:val="center"/>
            <w:hideMark/>
          </w:tcPr>
          <w:p w14:paraId="3382333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2 itens com κ&lt;0,5 e 4 itens com %C&lt;75%, nenhum inferior em ambos. A intensidade da dor obteve ICC=0,928, sem diferença significativa segundo Wilcoxon.</w:t>
            </w:r>
          </w:p>
        </w:tc>
      </w:tr>
      <w:tr w:rsidR="00C630DC" w:rsidRPr="00C41819" w14:paraId="34111CCD" w14:textId="77777777" w:rsidTr="00D0120D">
        <w:trPr>
          <w:trHeight w:val="1200"/>
        </w:trPr>
        <w:tc>
          <w:tcPr>
            <w:tcW w:w="1560" w:type="dxa"/>
            <w:vMerge w:val="restart"/>
            <w:tcBorders>
              <w:top w:val="single" w:sz="4" w:space="0" w:color="auto"/>
              <w:left w:val="nil"/>
              <w:bottom w:val="nil"/>
              <w:right w:val="nil"/>
            </w:tcBorders>
            <w:shd w:val="clear" w:color="auto" w:fill="auto"/>
            <w:vAlign w:val="center"/>
            <w:hideMark/>
          </w:tcPr>
          <w:p w14:paraId="35BB3AF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osa et al. (2022)</w:t>
            </w:r>
          </w:p>
        </w:tc>
        <w:tc>
          <w:tcPr>
            <w:tcW w:w="2976" w:type="dxa"/>
            <w:tcBorders>
              <w:top w:val="single" w:sz="4" w:space="0" w:color="auto"/>
              <w:left w:val="nil"/>
              <w:bottom w:val="nil"/>
              <w:right w:val="nil"/>
            </w:tcBorders>
            <w:shd w:val="clear" w:color="auto" w:fill="auto"/>
            <w:vAlign w:val="center"/>
            <w:hideMark/>
          </w:tcPr>
          <w:p w14:paraId="6AD0E0E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Revisão de literatura para identificar como a dor nas costas é avaliada e fatores de risco </w:t>
            </w:r>
          </w:p>
        </w:tc>
        <w:tc>
          <w:tcPr>
            <w:tcW w:w="4266" w:type="dxa"/>
            <w:tcBorders>
              <w:top w:val="single" w:sz="4" w:space="0" w:color="auto"/>
              <w:left w:val="nil"/>
              <w:bottom w:val="nil"/>
              <w:right w:val="nil"/>
            </w:tcBorders>
            <w:shd w:val="clear" w:color="auto" w:fill="auto"/>
            <w:vAlign w:val="center"/>
            <w:hideMark/>
          </w:tcPr>
          <w:p w14:paraId="6A51D8D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single" w:sz="4" w:space="0" w:color="auto"/>
              <w:left w:val="nil"/>
              <w:bottom w:val="nil"/>
              <w:right w:val="nil"/>
            </w:tcBorders>
            <w:shd w:val="clear" w:color="auto" w:fill="auto"/>
            <w:vAlign w:val="center"/>
            <w:hideMark/>
          </w:tcPr>
          <w:p w14:paraId="60F8639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preliminar do questionário do BackPEI-CA</w:t>
            </w:r>
          </w:p>
        </w:tc>
      </w:tr>
      <w:tr w:rsidR="00C630DC" w:rsidRPr="00C41819" w14:paraId="6D66D1F2" w14:textId="77777777" w:rsidTr="00D0120D">
        <w:trPr>
          <w:trHeight w:val="1800"/>
        </w:trPr>
        <w:tc>
          <w:tcPr>
            <w:tcW w:w="1560" w:type="dxa"/>
            <w:vMerge/>
            <w:tcBorders>
              <w:top w:val="nil"/>
              <w:left w:val="nil"/>
              <w:bottom w:val="nil"/>
              <w:right w:val="nil"/>
            </w:tcBorders>
            <w:vAlign w:val="center"/>
            <w:hideMark/>
          </w:tcPr>
          <w:p w14:paraId="0F8ABDD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58A29582"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266" w:type="dxa"/>
            <w:tcBorders>
              <w:top w:val="nil"/>
              <w:left w:val="nil"/>
              <w:bottom w:val="nil"/>
              <w:right w:val="nil"/>
            </w:tcBorders>
            <w:shd w:val="clear" w:color="auto" w:fill="auto"/>
            <w:vAlign w:val="center"/>
            <w:hideMark/>
          </w:tcPr>
          <w:p w14:paraId="704E8E5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nalisaram: clareza, facilidade de compreensão e aplicabilidade geral das novas questões; se as novas questões permitiam a identificação do comportamento de uso de dispositivos móveis; se a nova versão avaliava adequadamente dor nas costas e no pescoço. A avaliação aconteceu através do IVC para cada questão (&gt;0,8, preferencialmente &gt;0,9).</w:t>
            </w:r>
          </w:p>
        </w:tc>
        <w:tc>
          <w:tcPr>
            <w:tcW w:w="4267" w:type="dxa"/>
            <w:tcBorders>
              <w:top w:val="nil"/>
              <w:left w:val="nil"/>
              <w:bottom w:val="nil"/>
              <w:right w:val="nil"/>
            </w:tcBorders>
            <w:shd w:val="clear" w:color="auto" w:fill="auto"/>
            <w:vAlign w:val="center"/>
            <w:hideMark/>
          </w:tcPr>
          <w:p w14:paraId="10B791F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a 2ª rodada o ICV variou de 0,9 a 1,0. Elaboração da versão final do BackPEI-CA</w:t>
            </w:r>
          </w:p>
        </w:tc>
      </w:tr>
      <w:tr w:rsidR="00C630DC" w:rsidRPr="00C41819" w14:paraId="1F8B1D1B" w14:textId="77777777" w:rsidTr="00D0120D">
        <w:trPr>
          <w:trHeight w:val="1200"/>
        </w:trPr>
        <w:tc>
          <w:tcPr>
            <w:tcW w:w="1560" w:type="dxa"/>
            <w:vMerge/>
            <w:tcBorders>
              <w:top w:val="nil"/>
              <w:left w:val="nil"/>
              <w:bottom w:val="nil"/>
              <w:right w:val="nil"/>
            </w:tcBorders>
            <w:vAlign w:val="center"/>
            <w:hideMark/>
          </w:tcPr>
          <w:p w14:paraId="1C91135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04A0F111"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w:t>
            </w:r>
            <w:r>
              <w:rPr>
                <w:rFonts w:eastAsia="Times New Roman" w:cs="Arial"/>
                <w:color w:val="000000"/>
                <w:kern w:val="0"/>
                <w:sz w:val="20"/>
                <w:szCs w:val="20"/>
                <w:lang w:eastAsia="pt-BR"/>
                <w14:ligatures w14:val="none"/>
              </w:rPr>
              <w:t xml:space="preserve"> teste-reteste</w:t>
            </w:r>
          </w:p>
        </w:tc>
        <w:tc>
          <w:tcPr>
            <w:tcW w:w="4266" w:type="dxa"/>
            <w:tcBorders>
              <w:top w:val="nil"/>
              <w:left w:val="nil"/>
              <w:bottom w:val="nil"/>
              <w:right w:val="nil"/>
            </w:tcBorders>
            <w:shd w:val="clear" w:color="auto" w:fill="auto"/>
            <w:vAlign w:val="center"/>
            <w:hideMark/>
          </w:tcPr>
          <w:p w14:paraId="2D4CCC9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05 indivíduos com intervalo de 7 dias no formato presencial e virtual. A avaliação ocorreu através do %C (&gt;50%), κ (≥0,4) e CCI(2-way mixed effects absolute agrement)</w:t>
            </w:r>
          </w:p>
        </w:tc>
        <w:tc>
          <w:tcPr>
            <w:tcW w:w="4267" w:type="dxa"/>
            <w:tcBorders>
              <w:top w:val="nil"/>
              <w:left w:val="nil"/>
              <w:bottom w:val="nil"/>
              <w:right w:val="nil"/>
            </w:tcBorders>
            <w:shd w:val="clear" w:color="auto" w:fill="auto"/>
            <w:vAlign w:val="center"/>
            <w:hideMark/>
          </w:tcPr>
          <w:p w14:paraId="7651147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apresentou CCI=0,828 para dor nas costas e CCI=0,824 para dor no pescoço.</w:t>
            </w:r>
          </w:p>
        </w:tc>
      </w:tr>
      <w:tr w:rsidR="00C630DC" w:rsidRPr="00C41819" w14:paraId="0BD4D32F" w14:textId="77777777" w:rsidTr="00D0120D">
        <w:trPr>
          <w:trHeight w:val="300"/>
        </w:trPr>
        <w:tc>
          <w:tcPr>
            <w:tcW w:w="1560" w:type="dxa"/>
            <w:vMerge/>
            <w:tcBorders>
              <w:top w:val="nil"/>
              <w:left w:val="nil"/>
              <w:bottom w:val="single" w:sz="4" w:space="0" w:color="auto"/>
              <w:right w:val="nil"/>
            </w:tcBorders>
            <w:vAlign w:val="center"/>
            <w:hideMark/>
          </w:tcPr>
          <w:p w14:paraId="36E862A9"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single" w:sz="4" w:space="0" w:color="auto"/>
              <w:right w:val="nil"/>
            </w:tcBorders>
            <w:shd w:val="clear" w:color="auto" w:fill="auto"/>
            <w:vAlign w:val="center"/>
            <w:hideMark/>
          </w:tcPr>
          <w:p w14:paraId="0C1DBCAC"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266" w:type="dxa"/>
            <w:tcBorders>
              <w:top w:val="nil"/>
              <w:left w:val="nil"/>
              <w:bottom w:val="single" w:sz="4" w:space="0" w:color="auto"/>
              <w:right w:val="nil"/>
            </w:tcBorders>
            <w:shd w:val="clear" w:color="auto" w:fill="auto"/>
            <w:vAlign w:val="center"/>
            <w:hideMark/>
          </w:tcPr>
          <w:p w14:paraId="6BDBCCB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nil"/>
              <w:left w:val="nil"/>
              <w:bottom w:val="single" w:sz="4" w:space="0" w:color="auto"/>
              <w:right w:val="nil"/>
            </w:tcBorders>
            <w:shd w:val="clear" w:color="auto" w:fill="auto"/>
            <w:vAlign w:val="center"/>
            <w:hideMark/>
          </w:tcPr>
          <w:p w14:paraId="6A48F46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 do BackPEI-CA</w:t>
            </w:r>
          </w:p>
        </w:tc>
      </w:tr>
      <w:tr w:rsidR="00C630DC" w:rsidRPr="00C41819" w14:paraId="37D7898E" w14:textId="77777777" w:rsidTr="00D0120D">
        <w:trPr>
          <w:trHeight w:val="1800"/>
        </w:trPr>
        <w:tc>
          <w:tcPr>
            <w:tcW w:w="1560" w:type="dxa"/>
            <w:vMerge w:val="restart"/>
            <w:tcBorders>
              <w:top w:val="single" w:sz="4" w:space="0" w:color="auto"/>
              <w:left w:val="nil"/>
              <w:bottom w:val="nil"/>
              <w:right w:val="nil"/>
            </w:tcBorders>
            <w:shd w:val="clear" w:color="auto" w:fill="auto"/>
            <w:vAlign w:val="center"/>
            <w:hideMark/>
          </w:tcPr>
          <w:p w14:paraId="7EB67BA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andotti et al. (2023)</w:t>
            </w:r>
          </w:p>
        </w:tc>
        <w:tc>
          <w:tcPr>
            <w:tcW w:w="2976" w:type="dxa"/>
            <w:tcBorders>
              <w:top w:val="single" w:sz="4" w:space="0" w:color="auto"/>
              <w:left w:val="nil"/>
              <w:bottom w:val="nil"/>
              <w:right w:val="nil"/>
            </w:tcBorders>
            <w:shd w:val="clear" w:color="auto" w:fill="auto"/>
            <w:vAlign w:val="center"/>
            <w:hideMark/>
          </w:tcPr>
          <w:p w14:paraId="39B29DBE"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Revisão de literatura para identificar as posturas adotadas ao utilizar dispositivos móveis</w:t>
            </w:r>
          </w:p>
        </w:tc>
        <w:tc>
          <w:tcPr>
            <w:tcW w:w="4266" w:type="dxa"/>
            <w:tcBorders>
              <w:top w:val="single" w:sz="4" w:space="0" w:color="auto"/>
              <w:left w:val="nil"/>
              <w:bottom w:val="nil"/>
              <w:right w:val="nil"/>
            </w:tcBorders>
            <w:shd w:val="clear" w:color="auto" w:fill="auto"/>
            <w:vAlign w:val="center"/>
            <w:hideMark/>
          </w:tcPr>
          <w:p w14:paraId="145A676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single" w:sz="4" w:space="0" w:color="auto"/>
              <w:left w:val="nil"/>
              <w:bottom w:val="nil"/>
              <w:right w:val="nil"/>
            </w:tcBorders>
            <w:shd w:val="clear" w:color="auto" w:fill="auto"/>
            <w:vAlign w:val="center"/>
            <w:hideMark/>
          </w:tcPr>
          <w:p w14:paraId="6B3DAB0A"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clusão de questões novas</w:t>
            </w:r>
          </w:p>
        </w:tc>
      </w:tr>
      <w:tr w:rsidR="00C630DC" w:rsidRPr="00C41819" w14:paraId="6941C70F" w14:textId="77777777" w:rsidTr="00D0120D">
        <w:trPr>
          <w:trHeight w:val="1500"/>
        </w:trPr>
        <w:tc>
          <w:tcPr>
            <w:tcW w:w="1560" w:type="dxa"/>
            <w:vMerge/>
            <w:tcBorders>
              <w:top w:val="nil"/>
              <w:left w:val="nil"/>
              <w:bottom w:val="nil"/>
              <w:right w:val="nil"/>
            </w:tcBorders>
            <w:vAlign w:val="center"/>
            <w:hideMark/>
          </w:tcPr>
          <w:p w14:paraId="62C4EE3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37F3A7D2"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teúdo</w:t>
            </w:r>
          </w:p>
        </w:tc>
        <w:tc>
          <w:tcPr>
            <w:tcW w:w="4266" w:type="dxa"/>
            <w:tcBorders>
              <w:top w:val="nil"/>
              <w:left w:val="nil"/>
              <w:bottom w:val="nil"/>
              <w:right w:val="nil"/>
            </w:tcBorders>
            <w:shd w:val="clear" w:color="auto" w:fill="auto"/>
            <w:vAlign w:val="center"/>
            <w:hideMark/>
          </w:tcPr>
          <w:p w14:paraId="1979F61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Painel com 8 especialistas avaliou:  clareza, facilidade de compreensão e aplicabilidade das novas questões e novo design; se as novas questões permitem a identificação dos fatores comportamentais relativos ao uso de dispositivos móveis. A avaliação aconteceu através do IVC para cada questão (≥0,8).</w:t>
            </w:r>
          </w:p>
        </w:tc>
        <w:tc>
          <w:tcPr>
            <w:tcW w:w="4267" w:type="dxa"/>
            <w:tcBorders>
              <w:top w:val="nil"/>
              <w:left w:val="nil"/>
              <w:bottom w:val="nil"/>
              <w:right w:val="nil"/>
            </w:tcBorders>
            <w:shd w:val="clear" w:color="auto" w:fill="auto"/>
            <w:vAlign w:val="center"/>
            <w:hideMark/>
          </w:tcPr>
          <w:p w14:paraId="76E278D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Na 2ª rodada foram obtidos ICV=1 para novas questões e design e ICV = 0,87 para os fatores comportamentais. Elaboração da versão final do BackPEI-A</w:t>
            </w:r>
          </w:p>
        </w:tc>
      </w:tr>
      <w:tr w:rsidR="00C630DC" w:rsidRPr="00C41819" w14:paraId="666E78B5" w14:textId="77777777" w:rsidTr="00D0120D">
        <w:trPr>
          <w:trHeight w:val="1200"/>
        </w:trPr>
        <w:tc>
          <w:tcPr>
            <w:tcW w:w="1560" w:type="dxa"/>
            <w:vMerge/>
            <w:tcBorders>
              <w:top w:val="nil"/>
              <w:left w:val="nil"/>
              <w:bottom w:val="nil"/>
              <w:right w:val="nil"/>
            </w:tcBorders>
            <w:vAlign w:val="center"/>
            <w:hideMark/>
          </w:tcPr>
          <w:p w14:paraId="1B7E824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5F5808D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valiação da confiabilidade</w:t>
            </w:r>
          </w:p>
        </w:tc>
        <w:tc>
          <w:tcPr>
            <w:tcW w:w="4266" w:type="dxa"/>
            <w:tcBorders>
              <w:top w:val="nil"/>
              <w:left w:val="nil"/>
              <w:bottom w:val="nil"/>
              <w:right w:val="nil"/>
            </w:tcBorders>
            <w:shd w:val="clear" w:color="auto" w:fill="auto"/>
            <w:vAlign w:val="center"/>
            <w:hideMark/>
          </w:tcPr>
          <w:p w14:paraId="4F57613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194 indivíduos com intervalo de 7 dias no formato presencial (n=89) e virtual (n=105). A avaliação ocorreu através do %C (&gt;50%), κ (&gt;0,4) e CCI2,2, EPM, MMD</w:t>
            </w:r>
          </w:p>
        </w:tc>
        <w:tc>
          <w:tcPr>
            <w:tcW w:w="4267" w:type="dxa"/>
            <w:tcBorders>
              <w:top w:val="nil"/>
              <w:left w:val="nil"/>
              <w:bottom w:val="nil"/>
              <w:right w:val="nil"/>
            </w:tcBorders>
            <w:shd w:val="clear" w:color="auto" w:fill="auto"/>
            <w:vAlign w:val="center"/>
            <w:hideMark/>
          </w:tcPr>
          <w:p w14:paraId="663A5226"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C&gt;50% e κ&gt;0,4. A intensidade da dor nas costas apresentou CCI=0,595, SEM=1,26cm e MMD=2,48cm. A intensidade de dor no pescoço apresentou CCI=0,479, SEM=1,68cm e MMD=3,10cm.</w:t>
            </w:r>
          </w:p>
        </w:tc>
      </w:tr>
      <w:tr w:rsidR="00C630DC" w:rsidRPr="00C41819" w14:paraId="2E7EBAF9" w14:textId="77777777" w:rsidTr="00D0120D">
        <w:trPr>
          <w:trHeight w:val="300"/>
        </w:trPr>
        <w:tc>
          <w:tcPr>
            <w:tcW w:w="1560" w:type="dxa"/>
            <w:vMerge/>
            <w:tcBorders>
              <w:top w:val="nil"/>
              <w:left w:val="nil"/>
              <w:bottom w:val="single" w:sz="4" w:space="0" w:color="auto"/>
              <w:right w:val="nil"/>
            </w:tcBorders>
            <w:vAlign w:val="center"/>
            <w:hideMark/>
          </w:tcPr>
          <w:p w14:paraId="3719B01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single" w:sz="4" w:space="0" w:color="auto"/>
              <w:right w:val="nil"/>
            </w:tcBorders>
            <w:shd w:val="clear" w:color="auto" w:fill="auto"/>
            <w:vAlign w:val="center"/>
            <w:hideMark/>
          </w:tcPr>
          <w:p w14:paraId="6F853141"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radução para o inglês</w:t>
            </w:r>
          </w:p>
        </w:tc>
        <w:tc>
          <w:tcPr>
            <w:tcW w:w="4266" w:type="dxa"/>
            <w:tcBorders>
              <w:top w:val="nil"/>
              <w:left w:val="nil"/>
              <w:bottom w:val="single" w:sz="4" w:space="0" w:color="auto"/>
              <w:right w:val="nil"/>
            </w:tcBorders>
            <w:shd w:val="clear" w:color="auto" w:fill="auto"/>
            <w:vAlign w:val="center"/>
            <w:hideMark/>
          </w:tcPr>
          <w:p w14:paraId="63BF6EB7"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Inespecífico</w:t>
            </w:r>
          </w:p>
        </w:tc>
        <w:tc>
          <w:tcPr>
            <w:tcW w:w="4267" w:type="dxa"/>
            <w:tcBorders>
              <w:top w:val="nil"/>
              <w:left w:val="nil"/>
              <w:bottom w:val="single" w:sz="4" w:space="0" w:color="auto"/>
              <w:right w:val="nil"/>
            </w:tcBorders>
            <w:shd w:val="clear" w:color="auto" w:fill="auto"/>
            <w:vAlign w:val="center"/>
            <w:hideMark/>
          </w:tcPr>
          <w:p w14:paraId="42075618"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ersão em inglês do questionário do BackPEI-A</w:t>
            </w:r>
          </w:p>
        </w:tc>
      </w:tr>
      <w:tr w:rsidR="00C630DC" w:rsidRPr="00C41819" w14:paraId="1206C164" w14:textId="77777777" w:rsidTr="00D0120D">
        <w:trPr>
          <w:trHeight w:val="1800"/>
        </w:trPr>
        <w:tc>
          <w:tcPr>
            <w:tcW w:w="1560" w:type="dxa"/>
            <w:vMerge w:val="restart"/>
            <w:tcBorders>
              <w:top w:val="single" w:sz="4" w:space="0" w:color="auto"/>
              <w:left w:val="nil"/>
              <w:bottom w:val="nil"/>
              <w:right w:val="nil"/>
            </w:tcBorders>
            <w:shd w:val="clear" w:color="auto" w:fill="auto"/>
            <w:vAlign w:val="center"/>
            <w:hideMark/>
          </w:tcPr>
          <w:p w14:paraId="4ED7BDA5"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Gökşen, Kocaman e Yildirim (2023)</w:t>
            </w:r>
          </w:p>
        </w:tc>
        <w:tc>
          <w:tcPr>
            <w:tcW w:w="2976" w:type="dxa"/>
            <w:tcBorders>
              <w:top w:val="single" w:sz="4" w:space="0" w:color="auto"/>
              <w:left w:val="nil"/>
              <w:bottom w:val="nil"/>
              <w:right w:val="nil"/>
            </w:tcBorders>
            <w:shd w:val="clear" w:color="auto" w:fill="auto"/>
            <w:vAlign w:val="center"/>
            <w:hideMark/>
          </w:tcPr>
          <w:p w14:paraId="45933EF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Confiabilidade teste-reteste (Consistência interna - a parte do kappa e %C)</w:t>
            </w:r>
          </w:p>
        </w:tc>
        <w:tc>
          <w:tcPr>
            <w:tcW w:w="4266" w:type="dxa"/>
            <w:tcBorders>
              <w:top w:val="single" w:sz="4" w:space="0" w:color="auto"/>
              <w:left w:val="nil"/>
              <w:bottom w:val="nil"/>
              <w:right w:val="nil"/>
            </w:tcBorders>
            <w:shd w:val="clear" w:color="auto" w:fill="auto"/>
            <w:vAlign w:val="center"/>
            <w:hideMark/>
          </w:tcPr>
          <w:p w14:paraId="3CE2F29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O questionário foi aplicado duas vezes entre 235 indivíduos com intervalo de 7 dias. A avaliação ocorreu através do κ (≥0,5), %C, EP, CCI (2-way random effects - absolute agreement), r, teste dos postos de sinais de Wilcoxon.0,5), %C e SE</w:t>
            </w:r>
          </w:p>
        </w:tc>
        <w:tc>
          <w:tcPr>
            <w:tcW w:w="4267" w:type="dxa"/>
            <w:tcBorders>
              <w:top w:val="single" w:sz="4" w:space="0" w:color="auto"/>
              <w:left w:val="nil"/>
              <w:bottom w:val="nil"/>
              <w:right w:val="nil"/>
            </w:tcBorders>
            <w:shd w:val="clear" w:color="auto" w:fill="auto"/>
            <w:vAlign w:val="center"/>
            <w:hideMark/>
          </w:tcPr>
          <w:p w14:paraId="6980ECBB"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Todos os itens apresentaram κ&gt;0,5, %C e EP variaram respectivamente de 74,5% a 100% e 0,000 a 0,138. A intensidade da dor nas costas apresentou CCI=0,716. A intensidade de dor no pescoço apresentou CCI=0,944. A pontuação total do BackPEI apresentou CCI=0,800, r=0,809 e diferença significativa segundo o teste dos postos de sinais de Wilcoxon (p=0,009).</w:t>
            </w:r>
          </w:p>
        </w:tc>
      </w:tr>
      <w:tr w:rsidR="00C630DC" w:rsidRPr="00C41819" w14:paraId="06FAC66C" w14:textId="77777777" w:rsidTr="00D0120D">
        <w:trPr>
          <w:trHeight w:val="600"/>
        </w:trPr>
        <w:tc>
          <w:tcPr>
            <w:tcW w:w="1560" w:type="dxa"/>
            <w:vMerge/>
            <w:tcBorders>
              <w:top w:val="nil"/>
              <w:left w:val="nil"/>
              <w:bottom w:val="nil"/>
              <w:right w:val="nil"/>
            </w:tcBorders>
            <w:vAlign w:val="center"/>
            <w:hideMark/>
          </w:tcPr>
          <w:p w14:paraId="2835CBA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nil"/>
              <w:right w:val="nil"/>
            </w:tcBorders>
            <w:shd w:val="clear" w:color="auto" w:fill="auto"/>
            <w:vAlign w:val="center"/>
            <w:hideMark/>
          </w:tcPr>
          <w:p w14:paraId="32D3AE73"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convergente (validade concorrente)</w:t>
            </w:r>
          </w:p>
        </w:tc>
        <w:tc>
          <w:tcPr>
            <w:tcW w:w="4266" w:type="dxa"/>
            <w:tcBorders>
              <w:top w:val="nil"/>
              <w:left w:val="nil"/>
              <w:bottom w:val="nil"/>
              <w:right w:val="nil"/>
            </w:tcBorders>
            <w:shd w:val="clear" w:color="auto" w:fill="auto"/>
            <w:vAlign w:val="center"/>
            <w:hideMark/>
          </w:tcPr>
          <w:p w14:paraId="7DD83C41"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 xml:space="preserve">O BackPEI-TR e o MHQ-TR foram aplicados entre 235 indivíduos. A avaliação ocorreu a partir do ρ. </w:t>
            </w:r>
          </w:p>
        </w:tc>
        <w:tc>
          <w:tcPr>
            <w:tcW w:w="4267" w:type="dxa"/>
            <w:tcBorders>
              <w:top w:val="nil"/>
              <w:left w:val="nil"/>
              <w:bottom w:val="nil"/>
              <w:right w:val="nil"/>
            </w:tcBorders>
            <w:shd w:val="clear" w:color="auto" w:fill="auto"/>
            <w:vAlign w:val="center"/>
            <w:hideMark/>
          </w:tcPr>
          <w:p w14:paraId="6B8C7894"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ρ=0,725.</w:t>
            </w:r>
          </w:p>
        </w:tc>
      </w:tr>
      <w:tr w:rsidR="00C630DC" w:rsidRPr="00C41819" w14:paraId="3C7DC468" w14:textId="77777777" w:rsidTr="00D0120D">
        <w:trPr>
          <w:trHeight w:val="1500"/>
        </w:trPr>
        <w:tc>
          <w:tcPr>
            <w:tcW w:w="1560" w:type="dxa"/>
            <w:vMerge/>
            <w:tcBorders>
              <w:top w:val="nil"/>
              <w:left w:val="nil"/>
              <w:bottom w:val="single" w:sz="12" w:space="0" w:color="auto"/>
              <w:right w:val="nil"/>
            </w:tcBorders>
            <w:vAlign w:val="center"/>
            <w:hideMark/>
          </w:tcPr>
          <w:p w14:paraId="5D9ACC10"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p>
        </w:tc>
        <w:tc>
          <w:tcPr>
            <w:tcW w:w="2976" w:type="dxa"/>
            <w:tcBorders>
              <w:top w:val="nil"/>
              <w:left w:val="nil"/>
              <w:bottom w:val="single" w:sz="12" w:space="0" w:color="auto"/>
              <w:right w:val="nil"/>
            </w:tcBorders>
            <w:shd w:val="clear" w:color="auto" w:fill="auto"/>
            <w:vAlign w:val="center"/>
            <w:hideMark/>
          </w:tcPr>
          <w:p w14:paraId="16936FCF"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Validade de constructo</w:t>
            </w:r>
          </w:p>
        </w:tc>
        <w:tc>
          <w:tcPr>
            <w:tcW w:w="4266" w:type="dxa"/>
            <w:tcBorders>
              <w:top w:val="nil"/>
              <w:left w:val="nil"/>
              <w:bottom w:val="single" w:sz="12" w:space="0" w:color="auto"/>
              <w:right w:val="nil"/>
            </w:tcBorders>
            <w:shd w:val="clear" w:color="auto" w:fill="auto"/>
            <w:vAlign w:val="center"/>
            <w:hideMark/>
          </w:tcPr>
          <w:p w14:paraId="3135248D" w14:textId="77777777" w:rsidR="00C630DC" w:rsidRPr="00C41819" w:rsidRDefault="00C630DC" w:rsidP="00D0120D">
            <w:pPr>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A partir da pontuação do BackPEI obtida entre 235 indivíduos foram determinados dois grupos: aqueles com valores acima do 73º percentil (G&gt;73º); e aqueles com valores abaixo do 23º percentil (G&lt;23º). Os valores dos grupos foram comparados através do teste t independente.</w:t>
            </w:r>
          </w:p>
        </w:tc>
        <w:tc>
          <w:tcPr>
            <w:tcW w:w="4267" w:type="dxa"/>
            <w:tcBorders>
              <w:top w:val="nil"/>
              <w:left w:val="nil"/>
              <w:bottom w:val="single" w:sz="12" w:space="0" w:color="auto"/>
              <w:right w:val="nil"/>
            </w:tcBorders>
            <w:shd w:val="clear" w:color="auto" w:fill="auto"/>
            <w:vAlign w:val="center"/>
            <w:hideMark/>
          </w:tcPr>
          <w:p w14:paraId="5EC81295" w14:textId="77777777" w:rsidR="00C630DC" w:rsidRPr="00C41819" w:rsidRDefault="00C630DC" w:rsidP="00C630DC">
            <w:pPr>
              <w:keepNext/>
              <w:spacing w:line="240" w:lineRule="auto"/>
              <w:rPr>
                <w:rFonts w:eastAsia="Times New Roman" w:cs="Arial"/>
                <w:color w:val="000000"/>
                <w:kern w:val="0"/>
                <w:sz w:val="20"/>
                <w:szCs w:val="20"/>
                <w:lang w:eastAsia="pt-BR"/>
                <w14:ligatures w14:val="none"/>
              </w:rPr>
            </w:pPr>
            <w:r w:rsidRPr="00C41819">
              <w:rPr>
                <w:rFonts w:eastAsia="Times New Roman" w:cs="Arial"/>
                <w:color w:val="000000"/>
                <w:kern w:val="0"/>
                <w:sz w:val="20"/>
                <w:szCs w:val="20"/>
                <w:lang w:eastAsia="pt-BR"/>
                <w14:ligatures w14:val="none"/>
              </w:rPr>
              <w:t>Diferença significativa segundo o teste t (p&lt;0,001)</w:t>
            </w:r>
          </w:p>
        </w:tc>
      </w:tr>
    </w:tbl>
    <w:p w14:paraId="759087CC" w14:textId="6CD9CC8A" w:rsidR="00C630DC" w:rsidRDefault="00C630DC" w:rsidP="007C0164">
      <w:pPr>
        <w:pStyle w:val="Legenda"/>
        <w:sectPr w:rsidR="00C630DC" w:rsidSect="00C630DC">
          <w:pgSz w:w="16838" w:h="11906" w:orient="landscape"/>
          <w:pgMar w:top="720" w:right="720" w:bottom="720" w:left="720" w:header="708" w:footer="708" w:gutter="0"/>
          <w:cols w:space="708"/>
          <w:docGrid w:linePitch="360"/>
        </w:sectPr>
      </w:pPr>
      <w:bookmarkStart w:id="3" w:name="_Ref198035055"/>
      <w:bookmarkStart w:id="4" w:name="_Ref198035051"/>
      <w:r>
        <w:t xml:space="preserve">Tabela </w:t>
      </w:r>
      <w:r>
        <w:fldChar w:fldCharType="begin"/>
      </w:r>
      <w:r>
        <w:instrText xml:space="preserve"> SEQ Tabela \* ARABIC </w:instrText>
      </w:r>
      <w:r>
        <w:fldChar w:fldCharType="separate"/>
      </w:r>
      <w:r>
        <w:rPr>
          <w:noProof/>
        </w:rPr>
        <w:t>1</w:t>
      </w:r>
      <w:r>
        <w:fldChar w:fldCharType="end"/>
      </w:r>
      <w:bookmarkEnd w:id="3"/>
      <w:r>
        <w:t xml:space="preserve"> – </w:t>
      </w:r>
      <w:r w:rsidRPr="007C0164">
        <w:t>Fontes</w:t>
      </w:r>
      <w:r>
        <w:t xml:space="preserve"> incluídas na revisão</w:t>
      </w:r>
      <w:bookmarkEnd w:id="4"/>
    </w:p>
    <w:p w14:paraId="1468BA3E" w14:textId="5EE6387A" w:rsidR="004D5209" w:rsidRDefault="004D5209" w:rsidP="00685C2E"/>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Este estudo foi mantido, mesmo não tendo foco no BackPEI, pois trata-se de uma pesquisa de clinimetria e o BacKPEI foi utilizado no desenvolvimento do BABAQ.</w:t>
      </w:r>
    </w:p>
    <w:p w14:paraId="0FE46974" w14:textId="70FDA86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 xml:space="preserve">foi realizado </w:t>
      </w:r>
      <w:r>
        <w:t>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w:t>
      </w:r>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A partir da tradução em inglês do BackPEI or</w:t>
      </w:r>
      <w:r w:rsidR="00FB04A0">
        <w:t>i</w:t>
      </w:r>
      <w:r w:rsidR="003E55C8">
        <w:t xml:space="preserve">ginal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BackPEI-CA.</w:t>
      </w:r>
      <w:r w:rsidR="00B14AD2">
        <w:t xml:space="preserve"> Este é destinado a crianças e adolescentes e tem como objeto de medição</w:t>
      </w:r>
      <w:r w:rsidR="00FB04A0">
        <w:t xml:space="preserve"> as</w:t>
      </w:r>
      <w:r w:rsidR="00B14AD2">
        <w:t xml:space="preserve"> dor</w:t>
      </w:r>
      <w:r w:rsidR="00FB04A0">
        <w:t>es</w:t>
      </w:r>
      <w:r w:rsidR="00B14AD2">
        <w:t xml:space="preserve"> </w:t>
      </w:r>
      <w:r w:rsidR="00FB04A0">
        <w:t>nas costas</w:t>
      </w:r>
      <w:r w:rsidR="00B14AD2">
        <w:t xml:space="preserve"> e </w:t>
      </w:r>
      <w:r w:rsidR="00FB04A0">
        <w:t>pescoço</w:t>
      </w:r>
      <w:r w:rsidR="00B14AD2">
        <w:t xml:space="preserve">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w:t>
      </w:r>
      <w:r w:rsidR="00FB04A0">
        <w:t>digital</w:t>
      </w:r>
      <w:r w:rsidR="00B14AD2">
        <w:t xml:space="preserve">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68467FBA" w14:textId="71602382" w:rsidR="00FB04A0" w:rsidRDefault="00CB4C14" w:rsidP="00685C2E">
      <w:r>
        <w:t xml:space="preserve"> </w:t>
      </w:r>
    </w:p>
    <w:p w14:paraId="0472724F" w14:textId="77777777" w:rsidR="003261A1" w:rsidRDefault="003261A1" w:rsidP="003261A1">
      <w:pPr>
        <w:pStyle w:val="Legenda"/>
      </w:pPr>
      <w:bookmarkStart w:id="5" w:name="_Ref197634909"/>
      <w:bookmarkStart w:id="6" w:name="_Ref197941347"/>
      <w:r>
        <w:t xml:space="preserve">Figura </w:t>
      </w:r>
      <w:r>
        <w:fldChar w:fldCharType="begin"/>
      </w:r>
      <w:r>
        <w:instrText xml:space="preserve"> SEQ Figura \* ARABIC </w:instrText>
      </w:r>
      <w:r>
        <w:fldChar w:fldCharType="separate"/>
      </w:r>
      <w:r>
        <w:rPr>
          <w:noProof/>
        </w:rPr>
        <w:t>2</w:t>
      </w:r>
      <w:r>
        <w:rPr>
          <w:noProof/>
        </w:rPr>
        <w:fldChar w:fldCharType="end"/>
      </w:r>
      <w:bookmarkEnd w:id="5"/>
      <w:r>
        <w:t xml:space="preserve"> - </w:t>
      </w:r>
      <w:r w:rsidRPr="00EE7692">
        <w:t>Linha do tempo do BackPEI.</w:t>
      </w:r>
      <w:bookmarkEnd w:id="6"/>
    </w:p>
    <w:p w14:paraId="3C06DBA3" w14:textId="77777777" w:rsidR="000366F3" w:rsidRDefault="00B604AE" w:rsidP="003261A1">
      <w:pPr>
        <w:keepNext/>
        <w:ind w:firstLine="0"/>
      </w:pPr>
      <w:r>
        <w:rPr>
          <w:noProof/>
        </w:rPr>
        <w:lastRenderedPageBreak/>
        <w:drawing>
          <wp:inline distT="0" distB="0" distL="0" distR="0" wp14:anchorId="0E5A30A3" wp14:editId="359801F6">
            <wp:extent cx="5760085" cy="661458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085" cy="6614580"/>
                    </a:xfrm>
                    <a:prstGeom prst="rect">
                      <a:avLst/>
                    </a:prstGeom>
                  </pic:spPr>
                </pic:pic>
              </a:graphicData>
            </a:graphic>
          </wp:inline>
        </w:drawing>
      </w:r>
    </w:p>
    <w:p w14:paraId="103F1AC1" w14:textId="77777777" w:rsidR="00CB4C14" w:rsidRDefault="00CB4C14" w:rsidP="00CB4C14">
      <w:r>
        <w:t xml:space="preserve">Em 2023 é realizada uma avaliação do BackPEI entre pacientes com hérnia de disco </w:t>
      </w:r>
      <w:r>
        <w:fldChar w:fldCharType="begin"/>
      </w:r>
      <w:r>
        <w:instrText xml:space="preserve"> ADDIN ZOTERO_ITEM CSL_CITATION {"citationID":"HVKxwt4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Pr="003548B9">
        <w:rPr>
          <w:rFonts w:cs="Arial"/>
          <w:kern w:val="0"/>
        </w:rPr>
        <w:t>(Gökşen; Kocaman; Yıldırım, 2023)</w:t>
      </w:r>
      <w:r>
        <w:fldChar w:fldCharType="end"/>
      </w:r>
      <w:r>
        <w:t xml:space="preserve">. Embora os autores indiquem que utilizaram a versão do BackPEI em turco no estudo são apontados elementos que não faziam parte dessa versão: a medição dos aspectos da dor no pescoço, e a pontuação de 0 a 10 para os fatores de risco. Portanto, presumimos que foi utilizada uma nova versão em turco traduzida a partir da versão em inglês do BackPEI-A desenvolvido em 2018. Entretanto o desenvolvimento dessa versão não é citado por </w:t>
      </w:r>
      <w:r w:rsidRPr="003548B9">
        <w:rPr>
          <w:rFonts w:cs="Arial"/>
          <w:kern w:val="0"/>
        </w:rPr>
        <w:t>Gökşen</w:t>
      </w:r>
      <w:r>
        <w:rPr>
          <w:rFonts w:cs="Arial"/>
          <w:kern w:val="0"/>
        </w:rPr>
        <w:t>,</w:t>
      </w:r>
      <w:r w:rsidRPr="003548B9">
        <w:rPr>
          <w:rFonts w:cs="Arial"/>
          <w:kern w:val="0"/>
        </w:rPr>
        <w:t xml:space="preserve"> Kocaman</w:t>
      </w:r>
      <w:r>
        <w:rPr>
          <w:rFonts w:cs="Arial"/>
          <w:kern w:val="0"/>
        </w:rPr>
        <w:t xml:space="preserve"> e</w:t>
      </w:r>
      <w:r w:rsidRPr="003548B9">
        <w:rPr>
          <w:rFonts w:cs="Arial"/>
          <w:kern w:val="0"/>
        </w:rPr>
        <w:t xml:space="preserve"> Yıldırım</w:t>
      </w:r>
      <w:r>
        <w:t xml:space="preserve"> </w:t>
      </w:r>
      <w:r>
        <w:fldChar w:fldCharType="begin"/>
      </w:r>
      <w:r>
        <w:instrText xml:space="preserve"> ADDIN ZOTERO_ITEM CSL_CITATION {"citationID":"ctdQYlN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548B9">
        <w:rPr>
          <w:rFonts w:cs="Arial"/>
        </w:rPr>
        <w:t>(2023)</w:t>
      </w:r>
      <w:r>
        <w:fldChar w:fldCharType="end"/>
      </w:r>
      <w:r>
        <w:t xml:space="preserve"> e não a encontramos em nossa busca pelas fontes. Nós entramos em </w:t>
      </w:r>
      <w:r>
        <w:lastRenderedPageBreak/>
        <w:t xml:space="preserve">contato com os autores solicitando o questionário utilizado na pesquisa e fizemos uma busca não padronizada para encontra-lo, entretanto não obtivemos retorno dos autores e nem encontramos o questionário. Por não haver certeza sobre a origem do sistema utilizado nesta pesquisa optamos por representar a origem presumível e a alegada através de linhas tracejadas na </w:t>
      </w:r>
      <w:r>
        <w:fldChar w:fldCharType="begin"/>
      </w:r>
      <w:r>
        <w:instrText xml:space="preserve"> REF _Ref197634909 \h </w:instrText>
      </w:r>
      <w:r>
        <w:fldChar w:fldCharType="separate"/>
      </w:r>
      <w:r>
        <w:t xml:space="preserve">Figura </w:t>
      </w:r>
      <w:r>
        <w:rPr>
          <w:noProof/>
        </w:rPr>
        <w:t>2</w:t>
      </w:r>
      <w:r>
        <w:fldChar w:fldCharType="end"/>
      </w:r>
      <w:r>
        <w:t>.</w:t>
      </w:r>
    </w:p>
    <w:p w14:paraId="1B8C9191" w14:textId="77777777" w:rsidR="00CB4C14" w:rsidRDefault="00CB4C14" w:rsidP="00CB4C14">
      <w:r>
        <w:t xml:space="preserve">Para analisar os métodos de avaliação empregados realizamos uma padronização da nomenclatura, pois, alguns estudos indicavam a mesma metodologia a partir de nomes distintos. Para esse processo adotamos a nomenclatura a partir de dois critérios: maior frequência de uso e uso mais recente. </w:t>
      </w:r>
    </w:p>
    <w:p w14:paraId="2A39E035" w14:textId="01B3A9FA" w:rsidR="001E6E49" w:rsidRDefault="00CB4C14" w:rsidP="00CB4C14">
      <w:r>
        <w:t xml:space="preserve">Os sistemas do BackPEI foram desenvolvidos principalmente a partir de revisões de literatura </w:t>
      </w:r>
      <w:r>
        <w:fldChar w:fldCharType="begin"/>
      </w:r>
      <w:r>
        <w:instrText xml:space="preserve"> ADDIN ZOTERO_ITEM CSL_CITATION {"citationID":"I4vcJztt","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CB4C14">
        <w:rPr>
          <w:rFonts w:cs="Arial"/>
          <w:kern w:val="0"/>
        </w:rPr>
        <w:t xml:space="preserve">(Candotti </w:t>
      </w:r>
      <w:r w:rsidRPr="00CB4C14">
        <w:rPr>
          <w:rFonts w:cs="Arial"/>
          <w:i/>
          <w:iCs/>
          <w:kern w:val="0"/>
        </w:rPr>
        <w:t>et al.</w:t>
      </w:r>
      <w:r w:rsidRPr="00CB4C14">
        <w:rPr>
          <w:rFonts w:cs="Arial"/>
          <w:kern w:val="0"/>
        </w:rPr>
        <w:t xml:space="preserve">, 2018, 2023; Da Rosa </w:t>
      </w:r>
      <w:r w:rsidRPr="00CB4C14">
        <w:rPr>
          <w:rFonts w:cs="Arial"/>
          <w:i/>
          <w:iCs/>
          <w:kern w:val="0"/>
        </w:rPr>
        <w:t>et al.</w:t>
      </w:r>
      <w:r w:rsidRPr="00CB4C14">
        <w:rPr>
          <w:rFonts w:cs="Arial"/>
          <w:kern w:val="0"/>
        </w:rPr>
        <w:t xml:space="preserve">, 2022; Noll </w:t>
      </w:r>
      <w:r w:rsidRPr="00CB4C14">
        <w:rPr>
          <w:rFonts w:cs="Arial"/>
          <w:i/>
          <w:iCs/>
          <w:kern w:val="0"/>
        </w:rPr>
        <w:t>et al.</w:t>
      </w:r>
      <w:r w:rsidRPr="00CB4C14">
        <w:rPr>
          <w:rFonts w:cs="Arial"/>
          <w:kern w:val="0"/>
        </w:rPr>
        <w:t>, 2013a)</w:t>
      </w:r>
      <w:r>
        <w:fldChar w:fldCharType="end"/>
      </w:r>
      <w:r>
        <w:t>, embora nenhum estudo apontou a metodologia para condução dessa revisão e elaboração dos procedimentos a partir dela.</w:t>
      </w:r>
    </w:p>
    <w:p w14:paraId="227007AE" w14:textId="77777777" w:rsidR="008078BE" w:rsidRDefault="00CB4C14" w:rsidP="00CB4C14">
      <w:r>
        <w:t xml:space="preserve">A confiabilidade teste-reteste </w:t>
      </w:r>
      <w:r>
        <w:fldChar w:fldCharType="begin"/>
      </w:r>
      <w:r>
        <w:instrText xml:space="preserve"> ADDIN ZOTERO_ITEM CSL_CITATION {"citationID":"qgksLQap","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CB4C14">
        <w:rPr>
          <w:rFonts w:cs="Arial"/>
          <w:kern w:val="0"/>
        </w:rPr>
        <w:t xml:space="preserve">(Candotti </w:t>
      </w:r>
      <w:r w:rsidRPr="00CB4C14">
        <w:rPr>
          <w:rFonts w:cs="Arial"/>
          <w:i/>
          <w:iCs/>
          <w:kern w:val="0"/>
        </w:rPr>
        <w:t>et al.</w:t>
      </w:r>
      <w:r w:rsidRPr="00CB4C14">
        <w:rPr>
          <w:rFonts w:cs="Arial"/>
          <w:kern w:val="0"/>
        </w:rPr>
        <w:t xml:space="preserve">, 2018, 2023; Da Rosa </w:t>
      </w:r>
      <w:r w:rsidRPr="00CB4C14">
        <w:rPr>
          <w:rFonts w:cs="Arial"/>
          <w:i/>
          <w:iCs/>
          <w:kern w:val="0"/>
        </w:rPr>
        <w:t>et al.</w:t>
      </w:r>
      <w:r w:rsidRPr="00CB4C14">
        <w:rPr>
          <w:rFonts w:cs="Arial"/>
          <w:kern w:val="0"/>
        </w:rPr>
        <w:t xml:space="preserve">, 2022; Gençbaş; Bebiş, 2019; Gökşen; Kocaman; Yıldırım, 2023; Miñana-Signes </w:t>
      </w:r>
      <w:r w:rsidRPr="00CB4C14">
        <w:rPr>
          <w:rFonts w:cs="Arial"/>
          <w:i/>
          <w:iCs/>
          <w:kern w:val="0"/>
        </w:rPr>
        <w:t>et al.</w:t>
      </w:r>
      <w:r w:rsidRPr="00CB4C14">
        <w:rPr>
          <w:rFonts w:cs="Arial"/>
          <w:kern w:val="0"/>
        </w:rPr>
        <w:t xml:space="preserve">, 2021; Noll </w:t>
      </w:r>
      <w:r w:rsidRPr="00CB4C14">
        <w:rPr>
          <w:rFonts w:cs="Arial"/>
          <w:i/>
          <w:iCs/>
          <w:kern w:val="0"/>
        </w:rPr>
        <w:t>et al.</w:t>
      </w:r>
      <w:r w:rsidRPr="00CB4C14">
        <w:rPr>
          <w:rFonts w:cs="Arial"/>
          <w:kern w:val="0"/>
        </w:rPr>
        <w:t>, 2013a)</w:t>
      </w:r>
      <w:r>
        <w:fldChar w:fldCharType="end"/>
      </w:r>
      <w:r>
        <w:t xml:space="preserve"> e validade de conteúdo </w:t>
      </w:r>
      <w:r>
        <w:fldChar w:fldCharType="begin"/>
      </w:r>
      <w:r w:rsidR="008078BE">
        <w:instrText xml:space="preserve"> ADDIN ZOTERO_ITEM CSL_CITATION {"citationID":"Q7rlh8mY","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8078BE" w:rsidRPr="008078BE">
        <w:rPr>
          <w:rFonts w:cs="Arial"/>
          <w:kern w:val="0"/>
        </w:rPr>
        <w:t xml:space="preserve">(Candotti </w:t>
      </w:r>
      <w:r w:rsidR="008078BE" w:rsidRPr="008078BE">
        <w:rPr>
          <w:rFonts w:cs="Arial"/>
          <w:i/>
          <w:iCs/>
          <w:kern w:val="0"/>
        </w:rPr>
        <w:t>et al.</w:t>
      </w:r>
      <w:r w:rsidR="008078BE" w:rsidRPr="008078BE">
        <w:rPr>
          <w:rFonts w:cs="Arial"/>
          <w:kern w:val="0"/>
        </w:rPr>
        <w:t xml:space="preserve">, 2018, 2023; Da Rosa </w:t>
      </w:r>
      <w:r w:rsidR="008078BE" w:rsidRPr="008078BE">
        <w:rPr>
          <w:rFonts w:cs="Arial"/>
          <w:i/>
          <w:iCs/>
          <w:kern w:val="0"/>
        </w:rPr>
        <w:t>et al.</w:t>
      </w:r>
      <w:r w:rsidR="008078BE" w:rsidRPr="008078BE">
        <w:rPr>
          <w:rFonts w:cs="Arial"/>
          <w:kern w:val="0"/>
        </w:rPr>
        <w:t xml:space="preserve">, 2022; Gençbaş; Bebiş, 2019; Noll </w:t>
      </w:r>
      <w:r w:rsidR="008078BE" w:rsidRPr="008078BE">
        <w:rPr>
          <w:rFonts w:cs="Arial"/>
          <w:i/>
          <w:iCs/>
          <w:kern w:val="0"/>
        </w:rPr>
        <w:t>et al.</w:t>
      </w:r>
      <w:r w:rsidR="008078BE" w:rsidRPr="008078BE">
        <w:rPr>
          <w:rFonts w:cs="Arial"/>
          <w:kern w:val="0"/>
        </w:rPr>
        <w:t>, 2013a)</w:t>
      </w:r>
      <w:r>
        <w:fldChar w:fldCharType="end"/>
      </w:r>
      <w:r w:rsidR="008078BE">
        <w:t xml:space="preserve"> foram as metodologias mais empregadas na avaliação do BackPEI</w:t>
      </w:r>
      <w:r>
        <w:t>.</w:t>
      </w:r>
      <w:r w:rsidR="008078BE">
        <w:t xml:space="preserve"> Estes método também foi empregado no desenvolvimento do BABAQ, sendo que </w:t>
      </w:r>
      <w:r w:rsidR="008078BE" w:rsidRPr="008078BE">
        <w:t>Akbari-Chehrehbargh, Tavafian e Montazeri</w:t>
      </w:r>
      <w:r w:rsidR="008078BE">
        <w:t xml:space="preserve"> </w:t>
      </w:r>
      <w:r w:rsidR="008078BE">
        <w:fldChar w:fldCharType="begin"/>
      </w:r>
      <w:r w:rsidR="008078BE">
        <w:instrText xml:space="preserve"> ADDIN ZOTERO_ITEM CSL_CITATION {"citationID":"c8TkRgHS","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rsidR="008078BE">
        <w:fldChar w:fldCharType="separate"/>
      </w:r>
      <w:r w:rsidR="008078BE" w:rsidRPr="008078BE">
        <w:rPr>
          <w:rFonts w:cs="Arial"/>
        </w:rPr>
        <w:t>(2020)</w:t>
      </w:r>
      <w:r w:rsidR="008078BE">
        <w:fldChar w:fldCharType="end"/>
      </w:r>
      <w:r w:rsidR="008078BE">
        <w:t>, ao avaliar a confiabilidade, fizeram uma análise transversal através do alfa de Cronbach além da confiabilidade teste-reteste.</w:t>
      </w:r>
    </w:p>
    <w:p w14:paraId="0002009B" w14:textId="222BC935" w:rsidR="00852718" w:rsidRDefault="008078BE" w:rsidP="00CB4C14">
      <w:r>
        <w:t xml:space="preserve">As fontes também apresentaram diferentes métodos e critérios </w:t>
      </w:r>
      <w:r w:rsidR="00394E5E">
        <w:t>de</w:t>
      </w:r>
      <w:r>
        <w:t xml:space="preserve"> avalia</w:t>
      </w:r>
      <w:r w:rsidR="00394E5E">
        <w:t xml:space="preserve">ção para a validade de conteúdo. Foi utilizado o Índice de Validade de Conteúdo com diferentes critérios: valores de 0,8 ou maiores </w:t>
      </w:r>
      <w:r w:rsidR="00394E5E">
        <w:fldChar w:fldCharType="begin"/>
      </w:r>
      <w:r w:rsidR="00394E5E">
        <w:instrText xml:space="preserve"> ADDIN ZOTERO_ITEM CSL_CITATION {"citationID":"dChjXL6u","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94E5E">
        <w:fldChar w:fldCharType="separate"/>
      </w:r>
      <w:r w:rsidR="00394E5E" w:rsidRPr="00394E5E">
        <w:rPr>
          <w:rFonts w:cs="Arial"/>
          <w:kern w:val="0"/>
        </w:rPr>
        <w:t xml:space="preserve">(Candotti </w:t>
      </w:r>
      <w:r w:rsidR="00394E5E" w:rsidRPr="00394E5E">
        <w:rPr>
          <w:rFonts w:cs="Arial"/>
          <w:i/>
          <w:iCs/>
          <w:kern w:val="0"/>
        </w:rPr>
        <w:t>et al.</w:t>
      </w:r>
      <w:r w:rsidR="00394E5E" w:rsidRPr="00394E5E">
        <w:rPr>
          <w:rFonts w:cs="Arial"/>
          <w:kern w:val="0"/>
        </w:rPr>
        <w:t>, 2023)</w:t>
      </w:r>
      <w:r w:rsidR="00394E5E">
        <w:fldChar w:fldCharType="end"/>
      </w:r>
      <w:r w:rsidR="00394E5E">
        <w:t xml:space="preserve">; valores superiores a 0,8 </w:t>
      </w:r>
      <w:r w:rsidR="00394E5E">
        <w:fldChar w:fldCharType="begin"/>
      </w:r>
      <w:r w:rsidR="00394E5E">
        <w:instrText xml:space="preserve"> ADDIN ZOTERO_ITEM CSL_CITATION {"citationID":"GQYYvDA1","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394E5E">
        <w:fldChar w:fldCharType="separate"/>
      </w:r>
      <w:r w:rsidR="00394E5E" w:rsidRPr="00394E5E">
        <w:rPr>
          <w:rFonts w:cs="Arial"/>
          <w:kern w:val="0"/>
        </w:rPr>
        <w:t xml:space="preserve">(Da Rosa </w:t>
      </w:r>
      <w:r w:rsidR="00394E5E" w:rsidRPr="00394E5E">
        <w:rPr>
          <w:rFonts w:cs="Arial"/>
          <w:i/>
          <w:iCs/>
          <w:kern w:val="0"/>
        </w:rPr>
        <w:t>et al.</w:t>
      </w:r>
      <w:r w:rsidR="00394E5E" w:rsidRPr="00394E5E">
        <w:rPr>
          <w:rFonts w:cs="Arial"/>
          <w:kern w:val="0"/>
        </w:rPr>
        <w:t>, 2022)</w:t>
      </w:r>
      <w:r w:rsidR="00394E5E">
        <w:fldChar w:fldCharType="end"/>
      </w:r>
      <w:r w:rsidR="00394E5E">
        <w:t xml:space="preserve">; valores acima de 0,7 </w:t>
      </w:r>
      <w:r w:rsidR="00394E5E">
        <w:fldChar w:fldCharType="begin"/>
      </w:r>
      <w:r w:rsidR="00394E5E">
        <w:instrText xml:space="preserve"> ADDIN ZOTERO_ITEM CSL_CITATION {"citationID":"HuHbMexX","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e mesmo sem algum critério </w:t>
      </w:r>
      <w:r w:rsidR="00394E5E">
        <w:fldChar w:fldCharType="begin"/>
      </w:r>
      <w:r w:rsidR="00394E5E">
        <w:instrText xml:space="preserve"> ADDIN ZOTERO_ITEM CSL_CITATION {"citationID":"sQbgIPUe","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394E5E">
        <w:fldChar w:fldCharType="separate"/>
      </w:r>
      <w:r w:rsidR="00394E5E" w:rsidRPr="00394E5E">
        <w:rPr>
          <w:rFonts w:cs="Arial"/>
          <w:kern w:val="0"/>
        </w:rPr>
        <w:t>(Gençbaş; Bebiş, 2019)</w:t>
      </w:r>
      <w:r w:rsidR="00394E5E">
        <w:fldChar w:fldCharType="end"/>
      </w:r>
      <w:r w:rsidR="00394E5E">
        <w:t xml:space="preserve">. A razão de validade de conteúdo também foi empregada, com ponto de corte de 0,54 </w:t>
      </w:r>
      <w:r w:rsidR="00394E5E">
        <w:fldChar w:fldCharType="begin"/>
      </w:r>
      <w:r w:rsidR="00394E5E">
        <w:instrText xml:space="preserve"> ADDIN ZOTERO_ITEM CSL_CITATION {"citationID":"ToMIp9tk","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394E5E">
        <w:fldChar w:fldCharType="separate"/>
      </w:r>
      <w:r w:rsidR="00394E5E" w:rsidRPr="00394E5E">
        <w:rPr>
          <w:rFonts w:cs="Arial"/>
        </w:rPr>
        <w:t>(Akbari-Chehrehbargh; Tavafian; Montazeri, 2020)</w:t>
      </w:r>
      <w:r w:rsidR="00394E5E">
        <w:fldChar w:fldCharType="end"/>
      </w:r>
      <w:r w:rsidR="00394E5E">
        <w:t xml:space="preserve">. Os estudos de Noll et al. </w:t>
      </w:r>
      <w:r w:rsidR="00394E5E">
        <w:fldChar w:fldCharType="begin"/>
      </w:r>
      <w:r w:rsidR="00394E5E">
        <w:instrText xml:space="preserve"> ADDIN ZOTERO_ITEM CSL_CITATION {"citationID":"x6Gml8ek","properties":{"formattedCitation":"(2013a)","plainCitation":"(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uppress-author":true}],"schema":"https://github.com/citation-style-language/schema/raw/master/csl-citation.json"} </w:instrText>
      </w:r>
      <w:r w:rsidR="00394E5E">
        <w:fldChar w:fldCharType="separate"/>
      </w:r>
      <w:r w:rsidR="00394E5E" w:rsidRPr="00394E5E">
        <w:rPr>
          <w:rFonts w:cs="Arial"/>
        </w:rPr>
        <w:t>(2013a)</w:t>
      </w:r>
      <w:r w:rsidR="00394E5E">
        <w:fldChar w:fldCharType="end"/>
      </w:r>
      <w:r w:rsidR="00394E5E">
        <w:t xml:space="preserve"> e Candotti et al. </w:t>
      </w:r>
      <w:r w:rsidR="00394E5E">
        <w:fldChar w:fldCharType="begin"/>
      </w:r>
      <w:r w:rsidR="00394E5E">
        <w:instrText xml:space="preserve"> ADDIN ZOTERO_ITEM CSL_CITATION {"citationID":"Ll44ev0Y","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394E5E">
        <w:fldChar w:fldCharType="separate"/>
      </w:r>
      <w:r w:rsidR="00394E5E" w:rsidRPr="00394E5E">
        <w:rPr>
          <w:rFonts w:cs="Arial"/>
        </w:rPr>
        <w:t>(2018)</w:t>
      </w:r>
      <w:r w:rsidR="00394E5E">
        <w:fldChar w:fldCharType="end"/>
      </w:r>
      <w:r w:rsidR="00394E5E">
        <w:t xml:space="preserve"> analisaram  a validade de conteúdo, mas sem um critério ou uma medida.</w:t>
      </w:r>
      <w:r w:rsidR="00852718">
        <w:t xml:space="preserve"> </w:t>
      </w:r>
    </w:p>
    <w:p w14:paraId="7D769E65" w14:textId="6C295191" w:rsidR="00CB4C14" w:rsidRDefault="00852718" w:rsidP="00CB4C14">
      <w:r>
        <w:t xml:space="preserve">Houve também alguma diferença entre as perguntas feitas ao painel que refletem as diferenças entre as diferentes versões do instrumento. Entretanto, a validade de conteúdo aplicada no BackPEI difere da aplicada ao BABAQ, pois parece </w:t>
      </w:r>
      <w:r>
        <w:lastRenderedPageBreak/>
        <w:t>estar mais voltada para aspectos operacionais do questionário como o uso de fotografias e a redação dos itens.</w:t>
      </w:r>
    </w:p>
    <w:p w14:paraId="770DDDDE" w14:textId="39675E28" w:rsidR="00852718" w:rsidRDefault="00852718" w:rsidP="00CB4C14">
      <w:r>
        <w:t xml:space="preserve">A confiabilidade teste-reteste apresentou uma variedade de diferença entre as fontes. A quantidade de indivíduos avaliado foi no mínimo 50 </w:t>
      </w:r>
      <w:r>
        <w:fldChar w:fldCharType="begin"/>
      </w:r>
      <w:r>
        <w:instrText xml:space="preserve"> ADDIN ZOTERO_ITEM CSL_CITATION {"citationID":"8Qu9JTj5","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fldChar w:fldCharType="separate"/>
      </w:r>
      <w:r w:rsidRPr="00852718">
        <w:rPr>
          <w:rFonts w:cs="Arial"/>
        </w:rPr>
        <w:t>(Akbari-Chehrehbargh; Tavafian; Montazeri, 2020)</w:t>
      </w:r>
      <w:r>
        <w:fldChar w:fldCharType="end"/>
      </w:r>
      <w:r>
        <w:t xml:space="preserve"> e no máximo 260 </w:t>
      </w:r>
      <w:r>
        <w:fldChar w:fldCharType="begin"/>
      </w:r>
      <w:r>
        <w:instrText xml:space="preserve"> ADDIN ZOTERO_ITEM CSL_CITATION {"citationID":"ZzRkZWIi","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Noll </w:t>
      </w:r>
      <w:r w:rsidRPr="00852718">
        <w:rPr>
          <w:rFonts w:cs="Arial"/>
          <w:i/>
          <w:iCs/>
          <w:kern w:val="0"/>
        </w:rPr>
        <w:t>et al.</w:t>
      </w:r>
      <w:r w:rsidRPr="00852718">
        <w:rPr>
          <w:rFonts w:cs="Arial"/>
          <w:kern w:val="0"/>
        </w:rPr>
        <w:t>, 2013a)</w:t>
      </w:r>
      <w:r>
        <w:fldChar w:fldCharType="end"/>
      </w:r>
      <w:r>
        <w:t xml:space="preserve">. Algumas fontes utilizaram um intervalo de 7 dias </w:t>
      </w:r>
      <w:r>
        <w:fldChar w:fldCharType="begin"/>
      </w:r>
      <w:r>
        <w:instrText xml:space="preserve"> ADDIN ZOTERO_ITEM CSL_CITATION {"citationID":"4aB3f3MW","properties":{"formattedCitation":"(Candotti {\\i{}et al.}, 2018, 2023; Da Rosa {\\i{}et al.}, 2022; G\\uc0\\u246{}k\\uc0\\u351{}en; Kocaman; Y\\uc0\\u305{}ld\\uc0\\u305{}r\\uc0\\u305{}m, 2023; Mi\\uc0\\u241{}ana-Signes {\\i{}et al.}, 2021; Noll {\\i{}et al.}, 2013a)","plainCitation":"(Candotti et al., 2018, 2023; Da Rosa et al., 2022;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852718">
        <w:rPr>
          <w:rFonts w:cs="Arial"/>
          <w:kern w:val="0"/>
        </w:rPr>
        <w:t xml:space="preserve">(Candotti </w:t>
      </w:r>
      <w:r w:rsidRPr="00852718">
        <w:rPr>
          <w:rFonts w:cs="Arial"/>
          <w:i/>
          <w:iCs/>
          <w:kern w:val="0"/>
        </w:rPr>
        <w:t>et al.</w:t>
      </w:r>
      <w:r w:rsidRPr="00852718">
        <w:rPr>
          <w:rFonts w:cs="Arial"/>
          <w:kern w:val="0"/>
        </w:rPr>
        <w:t xml:space="preserve">, 2018, 2023; Da Rosa </w:t>
      </w:r>
      <w:r w:rsidRPr="00852718">
        <w:rPr>
          <w:rFonts w:cs="Arial"/>
          <w:i/>
          <w:iCs/>
          <w:kern w:val="0"/>
        </w:rPr>
        <w:t>et al.</w:t>
      </w:r>
      <w:r w:rsidRPr="00852718">
        <w:rPr>
          <w:rFonts w:cs="Arial"/>
          <w:kern w:val="0"/>
        </w:rPr>
        <w:t xml:space="preserve">, 2022; Gökşen; Kocaman; Yıldırım, 2023; Miñana-Signes </w:t>
      </w:r>
      <w:r w:rsidRPr="00852718">
        <w:rPr>
          <w:rFonts w:cs="Arial"/>
          <w:i/>
          <w:iCs/>
          <w:kern w:val="0"/>
        </w:rPr>
        <w:t>et al.</w:t>
      </w:r>
      <w:r w:rsidRPr="00852718">
        <w:rPr>
          <w:rFonts w:cs="Arial"/>
          <w:kern w:val="0"/>
        </w:rPr>
        <w:t xml:space="preserve">, 2021; Noll </w:t>
      </w:r>
      <w:r w:rsidRPr="00852718">
        <w:rPr>
          <w:rFonts w:cs="Arial"/>
          <w:i/>
          <w:iCs/>
          <w:kern w:val="0"/>
        </w:rPr>
        <w:t>et al.</w:t>
      </w:r>
      <w:r w:rsidRPr="00852718">
        <w:rPr>
          <w:rFonts w:cs="Arial"/>
          <w:kern w:val="0"/>
        </w:rPr>
        <w:t>, 2013a)</w:t>
      </w:r>
      <w:r>
        <w:fldChar w:fldCharType="end"/>
      </w:r>
      <w:r>
        <w:t xml:space="preserve"> entre as aplicações e outras 14 dias </w:t>
      </w:r>
      <w:r>
        <w:fldChar w:fldCharType="begin"/>
      </w:r>
      <w:r>
        <w:instrText xml:space="preserve"> ADDIN ZOTERO_ITEM CSL_CITATION {"citationID":"kSZ10QdG","properties":{"formattedCitation":"(Akbari-Chehrehbargh; Tavafian; Montazeri, 2020; Gen\\uc0\\u231{}ba\\uc0\\u351{}; Bebi\\uc0\\u351{}, 2019)","plainCitation":"(Akbari-Chehrehbargh; Tavafian; Montazeri, 2020; Gençbaş; Bebiş, 2019)","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852718">
        <w:rPr>
          <w:rFonts w:cs="Arial"/>
          <w:kern w:val="0"/>
        </w:rPr>
        <w:t>(Akbari-Chehrehbargh; Tavafian; Montazeri, 2020; Gençbaş; Bebiş, 2019)</w:t>
      </w:r>
      <w:r>
        <w:fldChar w:fldCharType="end"/>
      </w:r>
      <w:r>
        <w:t>.</w:t>
      </w:r>
      <w:r w:rsidR="001D60F5">
        <w:t xml:space="preserve"> A confiabilidade foi avaliada através de diversos testes e medidas estatísticas, com destaque para o kappa de Cohen </w:t>
      </w:r>
      <w:r w:rsidR="001D60F5">
        <w:fldChar w:fldCharType="begin"/>
      </w:r>
      <w:r w:rsidR="001D60F5">
        <w:instrText xml:space="preserve"> ADDIN ZOTERO_ITEM CSL_CITATION {"citationID":"VlP0P4M1","properties":{"formattedCitation":"(Candotti {\\i{}et al.}, 2018, p. 201, 2023; Da Rosa {\\i{}et al.}, 2022; Gen\\uc0\\u231{}ba\\uc0\\u351{}; Bebi\\uc0\\u351{}, 2019; G\\uc0\\u246{}k\\uc0\\u351{}en; Kocaman; Y\\uc0\\u305{}ld\\uc0\\u305{}r\\uc0\\u305{}m, 2023; Mi\\uc0\\u241{}ana-Signes {\\i{}et al.}, 2021; Noll {\\i{}et al.}, 2013a)","plainCitation":"(Candotti et al., 2018, p. 201,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 xml:space="preserve">(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ençbaş; Bebiş, 2019;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 o coeficiente de correlação intra-classe (CCI) </w:t>
      </w:r>
      <w:r w:rsidR="001D60F5">
        <w:fldChar w:fldCharType="begin"/>
      </w:r>
      <w:r w:rsidR="001D60F5">
        <w:instrText xml:space="preserve"> ADDIN ZOTERO_ITEM CSL_CITATION {"citationID":"5KvJF1tD","properties":{"formattedCitation":"(Akbari-Chehrehbargh; Tavafian; Montazeri, 2020; Candotti {\\i{}et al.}, 2018, p. 201, 2023; Da Rosa {\\i{}et al.}, 2022; G\\uc0\\u246{}k\\uc0\\u351{}en; Kocaman; Y\\uc0\\u305{}ld\\uc0\\u305{}r\\uc0\\u305{}m, 2023; Mi\\uc0\\u241{}ana-Signes {\\i{}et al.}, 2021; Noll {\\i{}et al.}, 2013a)","plainCitation":"(Akbari-Chehrehbargh; Tavafian; Montazeri, 2020; Candotti et al., 2018, p. 201, 2023; Da Rosa et al., 2022; Gökşen; Kocaman; Yıldırım, 2023; Miñana-Signes et al., 2021; Noll et al., 2013a)","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locator":"201"},{"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1D60F5">
        <w:fldChar w:fldCharType="separate"/>
      </w:r>
      <w:r w:rsidR="001D60F5" w:rsidRPr="001D60F5">
        <w:rPr>
          <w:rFonts w:cs="Arial"/>
          <w:kern w:val="0"/>
        </w:rPr>
        <w:t xml:space="preserve">(Akbari-Chehrehbargh; Tavafian; Montazeri, 2020; Candotti </w:t>
      </w:r>
      <w:r w:rsidR="001D60F5" w:rsidRPr="001D60F5">
        <w:rPr>
          <w:rFonts w:cs="Arial"/>
          <w:i/>
          <w:iCs/>
          <w:kern w:val="0"/>
        </w:rPr>
        <w:t>et al.</w:t>
      </w:r>
      <w:r w:rsidR="001D60F5" w:rsidRPr="001D60F5">
        <w:rPr>
          <w:rFonts w:cs="Arial"/>
          <w:kern w:val="0"/>
        </w:rPr>
        <w:t xml:space="preserve">, 2018, p. 201, 2023; Da Rosa </w:t>
      </w:r>
      <w:r w:rsidR="001D60F5" w:rsidRPr="001D60F5">
        <w:rPr>
          <w:rFonts w:cs="Arial"/>
          <w:i/>
          <w:iCs/>
          <w:kern w:val="0"/>
        </w:rPr>
        <w:t>et al.</w:t>
      </w:r>
      <w:r w:rsidR="001D60F5" w:rsidRPr="001D60F5">
        <w:rPr>
          <w:rFonts w:cs="Arial"/>
          <w:kern w:val="0"/>
        </w:rPr>
        <w:t xml:space="preserve">, 2022; Gökşen; Kocaman; Yıldırım, 2023; Miñana-Signes </w:t>
      </w:r>
      <w:r w:rsidR="001D60F5" w:rsidRPr="001D60F5">
        <w:rPr>
          <w:rFonts w:cs="Arial"/>
          <w:i/>
          <w:iCs/>
          <w:kern w:val="0"/>
        </w:rPr>
        <w:t>et al.</w:t>
      </w:r>
      <w:r w:rsidR="001D60F5" w:rsidRPr="001D60F5">
        <w:rPr>
          <w:rFonts w:cs="Arial"/>
          <w:kern w:val="0"/>
        </w:rPr>
        <w:t xml:space="preserve">, 2021; Noll </w:t>
      </w:r>
      <w:r w:rsidR="001D60F5" w:rsidRPr="001D60F5">
        <w:rPr>
          <w:rFonts w:cs="Arial"/>
          <w:i/>
          <w:iCs/>
          <w:kern w:val="0"/>
        </w:rPr>
        <w:t>et al.</w:t>
      </w:r>
      <w:r w:rsidR="001D60F5" w:rsidRPr="001D60F5">
        <w:rPr>
          <w:rFonts w:cs="Arial"/>
          <w:kern w:val="0"/>
        </w:rPr>
        <w:t>, 2013a)</w:t>
      </w:r>
      <w:r w:rsidR="001D60F5">
        <w:fldChar w:fldCharType="end"/>
      </w:r>
      <w:r w:rsidR="001D60F5">
        <w:t xml:space="preserve">. Embora </w:t>
      </w:r>
      <w:r w:rsidR="007E59BB">
        <w:t xml:space="preserve">2 dos 6 estudos que empregaram o CCI não informaram qual o modelo utilizado </w:t>
      </w:r>
      <w:r w:rsidR="007E59BB">
        <w:fldChar w:fldCharType="begin"/>
      </w:r>
      <w:r w:rsidR="007E59BB">
        <w:instrText xml:space="preserve"> ADDIN ZOTERO_ITEM CSL_CITATION {"citationID":"jCSzsP20","properties":{"formattedCitation":"(Mi\\uc0\\u241{}ana-Signes {\\i{}et al.}, 2021; Noll {\\i{}et al.}, 2013a)","plainCitation":"(Miñana-Signes et al., 2021; Noll et al., 2013a)","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7E59BB">
        <w:fldChar w:fldCharType="separate"/>
      </w:r>
      <w:r w:rsidR="007E59BB" w:rsidRPr="007E59BB">
        <w:rPr>
          <w:rFonts w:cs="Arial"/>
          <w:kern w:val="0"/>
        </w:rPr>
        <w:t xml:space="preserve">(Miñana-Signes </w:t>
      </w:r>
      <w:r w:rsidR="007E59BB" w:rsidRPr="007E59BB">
        <w:rPr>
          <w:rFonts w:cs="Arial"/>
          <w:i/>
          <w:iCs/>
          <w:kern w:val="0"/>
        </w:rPr>
        <w:t>et al.</w:t>
      </w:r>
      <w:r w:rsidR="007E59BB" w:rsidRPr="007E59BB">
        <w:rPr>
          <w:rFonts w:cs="Arial"/>
          <w:kern w:val="0"/>
        </w:rPr>
        <w:t xml:space="preserve">, 2021; Noll </w:t>
      </w:r>
      <w:r w:rsidR="007E59BB" w:rsidRPr="007E59BB">
        <w:rPr>
          <w:rFonts w:cs="Arial"/>
          <w:i/>
          <w:iCs/>
          <w:kern w:val="0"/>
        </w:rPr>
        <w:t>et al.</w:t>
      </w:r>
      <w:r w:rsidR="007E59BB" w:rsidRPr="007E59BB">
        <w:rPr>
          <w:rFonts w:cs="Arial"/>
          <w:kern w:val="0"/>
        </w:rPr>
        <w:t>, 2013a)</w:t>
      </w:r>
      <w:r w:rsidR="007E59BB">
        <w:fldChar w:fldCharType="end"/>
      </w:r>
      <w:r w:rsidR="007E59BB">
        <w:t xml:space="preserve">. </w:t>
      </w:r>
    </w:p>
    <w:p w14:paraId="79434721" w14:textId="20315EC4" w:rsidR="001F46F0" w:rsidRDefault="001F46F0" w:rsidP="007E59BB">
      <w:pPr>
        <w:pStyle w:val="Ttulo2"/>
      </w:pPr>
      <w:r w:rsidRPr="001F46F0">
        <w:t>Caracterização</w:t>
      </w:r>
    </w:p>
    <w:p w14:paraId="20D7261E" w14:textId="4DCB6892"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inglês)</w:t>
      </w:r>
      <w:r w:rsidR="00F270EA">
        <w:t xml:space="preserve"> </w:t>
      </w:r>
      <w:r w:rsidR="00F270EA">
        <w:fldChar w:fldCharType="begin"/>
      </w:r>
      <w:r w:rsidR="00F270EA">
        <w:instrText xml:space="preserve"> ADDIN ZOTERO_ITEM CSL_CITATION {"citationID":"gdua1fS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F270EA">
        <w:fldChar w:fldCharType="separate"/>
      </w:r>
      <w:r w:rsidR="00F270EA" w:rsidRPr="00F270EA">
        <w:rPr>
          <w:rFonts w:cs="Arial"/>
          <w:kern w:val="0"/>
        </w:rPr>
        <w:t xml:space="preserve">(Noll </w:t>
      </w:r>
      <w:r w:rsidR="00F270EA" w:rsidRPr="00F270EA">
        <w:rPr>
          <w:rFonts w:cs="Arial"/>
          <w:i/>
          <w:iCs/>
          <w:kern w:val="0"/>
        </w:rPr>
        <w:t>et al.</w:t>
      </w:r>
      <w:r w:rsidR="00F270EA" w:rsidRPr="00F270EA">
        <w:rPr>
          <w:rFonts w:cs="Arial"/>
          <w:kern w:val="0"/>
        </w:rPr>
        <w:t>, 2013a)</w:t>
      </w:r>
      <w:r w:rsidR="00F270EA">
        <w:fldChar w:fldCharType="end"/>
      </w:r>
      <w:r w:rsidR="005D3AF7">
        <w:t xml:space="preserve">, </w:t>
      </w:r>
      <w:r>
        <w:t>a versão</w:t>
      </w:r>
      <w:r w:rsidR="005D3AF7">
        <w:t xml:space="preserve"> em turco</w:t>
      </w:r>
      <w:r w:rsidR="00F270EA">
        <w:t xml:space="preserve"> </w:t>
      </w:r>
      <w:r w:rsidR="00F270EA">
        <w:fldChar w:fldCharType="begin"/>
      </w:r>
      <w:r w:rsidR="00F270EA">
        <w:instrText xml:space="preserve"> ADDIN ZOTERO_ITEM CSL_CITATION {"citationID":"VXS0zdp3","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F270EA">
        <w:fldChar w:fldCharType="separate"/>
      </w:r>
      <w:r w:rsidR="00F270EA" w:rsidRPr="00F270EA">
        <w:rPr>
          <w:rFonts w:cs="Arial"/>
          <w:kern w:val="0"/>
        </w:rPr>
        <w:t>(Gençbaş; Bebiş, 2019)</w:t>
      </w:r>
      <w:r w:rsidR="00F270EA">
        <w:fldChar w:fldCharType="end"/>
      </w:r>
      <w:r w:rsidR="005D3AF7">
        <w:t xml:space="preserve"> e</w:t>
      </w:r>
      <w:r w:rsidR="00F270EA">
        <w:t xml:space="preserve"> a</w:t>
      </w:r>
      <w:r w:rsidR="005D3AF7">
        <w:t xml:space="preserve"> versão em espanhol</w:t>
      </w:r>
      <w:r w:rsidR="00F270EA">
        <w:t xml:space="preserve"> </w:t>
      </w:r>
      <w:r w:rsidR="00F270EA">
        <w:fldChar w:fldCharType="begin"/>
      </w:r>
      <w:r w:rsidR="00F270EA">
        <w:instrText xml:space="preserve"> ADDIN ZOTERO_ITEM CSL_CITATION {"citationID":"Vad2XOz2","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F270EA">
        <w:fldChar w:fldCharType="separate"/>
      </w:r>
      <w:r w:rsidR="00F270EA" w:rsidRPr="00F270EA">
        <w:rPr>
          <w:rFonts w:cs="Arial"/>
          <w:kern w:val="0"/>
        </w:rPr>
        <w:t xml:space="preserve">(Miñana-Signes </w:t>
      </w:r>
      <w:r w:rsidR="00F270EA" w:rsidRPr="00F270EA">
        <w:rPr>
          <w:rFonts w:cs="Arial"/>
          <w:i/>
          <w:iCs/>
          <w:kern w:val="0"/>
        </w:rPr>
        <w:t>et al.</w:t>
      </w:r>
      <w:r w:rsidR="00F270EA" w:rsidRPr="00F270EA">
        <w:rPr>
          <w:rFonts w:cs="Arial"/>
          <w:kern w:val="0"/>
        </w:rPr>
        <w:t>, 2021)</w:t>
      </w:r>
      <w:r w:rsidR="00F270EA">
        <w:fldChar w:fldCharType="end"/>
      </w:r>
      <w:r>
        <w:t xml:space="preserve"> avalia</w:t>
      </w:r>
      <w:r w:rsidR="005D3AF7">
        <w:t>m</w:t>
      </w:r>
      <w:r>
        <w:t xml:space="preserve"> a dor nas costas e as demais versões</w:t>
      </w:r>
      <w:r w:rsidR="00770B04">
        <w:t>,</w:t>
      </w:r>
      <w:r>
        <w:t xml:space="preserve"> BackPEI-A</w:t>
      </w:r>
      <w:r w:rsidR="00F270EA">
        <w:t xml:space="preserve"> </w:t>
      </w:r>
      <w:r w:rsidR="00F270EA">
        <w:fldChar w:fldCharType="begin"/>
      </w:r>
      <w:r w:rsidR="00F270EA">
        <w:instrText xml:space="preserve"> ADDIN ZOTERO_ITEM CSL_CITATION {"citationID":"BF47EHP6","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F270EA">
        <w:rPr>
          <w:rFonts w:cs="Arial"/>
          <w:kern w:val="0"/>
        </w:rPr>
        <w:t xml:space="preserve">(Candotti </w:t>
      </w:r>
      <w:r w:rsidR="00F270EA" w:rsidRPr="00F270EA">
        <w:rPr>
          <w:rFonts w:cs="Arial"/>
          <w:i/>
          <w:iCs/>
          <w:kern w:val="0"/>
        </w:rPr>
        <w:t>et al.</w:t>
      </w:r>
      <w:r w:rsidR="00F270EA" w:rsidRPr="00F270EA">
        <w:rPr>
          <w:rFonts w:cs="Arial"/>
          <w:kern w:val="0"/>
        </w:rPr>
        <w:t>, 2018, 2023)</w:t>
      </w:r>
      <w:r w:rsidR="00F270EA">
        <w:fldChar w:fldCharType="end"/>
      </w:r>
      <w:r w:rsidR="005D3AF7">
        <w:t xml:space="preserve"> e</w:t>
      </w:r>
      <w:r>
        <w:t xml:space="preserve"> BackPEI-CA</w:t>
      </w:r>
      <w:r w:rsidR="00F270EA">
        <w:t xml:space="preserve"> </w:t>
      </w:r>
      <w:r w:rsidR="00F270EA">
        <w:fldChar w:fldCharType="begin"/>
      </w:r>
      <w:r w:rsidR="00F270EA">
        <w:instrText xml:space="preserve"> ADDIN ZOTERO_ITEM CSL_CITATION {"citationID":"Kz3XwV5M","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F270EA">
        <w:fldChar w:fldCharType="separate"/>
      </w:r>
      <w:r w:rsidR="00F270EA" w:rsidRPr="00F270EA">
        <w:rPr>
          <w:rFonts w:cs="Arial"/>
          <w:kern w:val="0"/>
        </w:rPr>
        <w:t xml:space="preserve">(Da Rosa </w:t>
      </w:r>
      <w:r w:rsidR="00F270EA" w:rsidRPr="00F270EA">
        <w:rPr>
          <w:rFonts w:cs="Arial"/>
          <w:i/>
          <w:iCs/>
          <w:kern w:val="0"/>
        </w:rPr>
        <w:t>et al.</w:t>
      </w:r>
      <w:r w:rsidR="00F270EA" w:rsidRPr="00F270EA">
        <w:rPr>
          <w:rFonts w:cs="Arial"/>
          <w:kern w:val="0"/>
        </w:rPr>
        <w:t>, 2022)</w:t>
      </w:r>
      <w:r w:rsidR="00F270EA">
        <w:fldChar w:fldCharType="end"/>
      </w:r>
      <w:r w:rsidR="00770B04">
        <w:t>,</w:t>
      </w:r>
      <w:r>
        <w:t xml:space="preserve"> </w:t>
      </w:r>
      <w:r w:rsidR="005D3AF7">
        <w:t xml:space="preserve">avaliam a dor nas costas e a dor no pescoço. </w:t>
      </w:r>
    </w:p>
    <w:p w14:paraId="016AE3FF" w14:textId="4F8C0873"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Candotti </w:t>
      </w:r>
      <w:r w:rsidR="00822559" w:rsidRPr="00822559">
        <w:rPr>
          <w:rFonts w:cs="Arial"/>
          <w:i/>
          <w:iCs/>
          <w:kern w:val="0"/>
        </w:rPr>
        <w:t>et al.</w:t>
      </w:r>
      <w:r w:rsidR="00822559" w:rsidRPr="00822559">
        <w:rPr>
          <w:rFonts w:cs="Arial"/>
          <w:kern w:val="0"/>
        </w:rPr>
        <w:t xml:space="preserve">, 2018, 2023; Da Rosa </w:t>
      </w:r>
      <w:r w:rsidR="00822559" w:rsidRPr="00822559">
        <w:rPr>
          <w:rFonts w:cs="Arial"/>
          <w:i/>
          <w:iCs/>
          <w:kern w:val="0"/>
        </w:rPr>
        <w:t>et al.</w:t>
      </w:r>
      <w:r w:rsidR="00822559" w:rsidRPr="00822559">
        <w:rPr>
          <w:rFonts w:cs="Arial"/>
          <w:kern w:val="0"/>
        </w:rPr>
        <w:t xml:space="preserve">, 2022; Gençbaş; Bebiş, 2019; Miñana-Signes </w:t>
      </w:r>
      <w:r w:rsidR="00822559" w:rsidRPr="00822559">
        <w:rPr>
          <w:rFonts w:cs="Arial"/>
          <w:i/>
          <w:iCs/>
          <w:kern w:val="0"/>
        </w:rPr>
        <w:t>et al.</w:t>
      </w:r>
      <w:r w:rsidR="00822559" w:rsidRPr="00822559">
        <w:rPr>
          <w:rFonts w:cs="Arial"/>
          <w:kern w:val="0"/>
        </w:rPr>
        <w:t xml:space="preserve">, 2021; Noll </w:t>
      </w:r>
      <w:r w:rsidR="00822559" w:rsidRPr="00822559">
        <w:rPr>
          <w:rFonts w:cs="Arial"/>
          <w:i/>
          <w:iCs/>
          <w:kern w:val="0"/>
        </w:rPr>
        <w:t>et al.</w:t>
      </w:r>
      <w:r w:rsidR="00822559" w:rsidRPr="00822559">
        <w:rPr>
          <w:rFonts w:cs="Arial"/>
          <w:kern w:val="0"/>
        </w:rPr>
        <w:t>, 2013a)</w:t>
      </w:r>
      <w:r w:rsidR="00822559">
        <w:fldChar w:fldCharType="end"/>
      </w:r>
      <w:r w:rsidR="00822559">
        <w:t>. 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Esta dor no pescoço impede ou impediu de realizar atividades como: trabalhar, ler, praticar esportes...</w:t>
      </w:r>
      <w:r w:rsidR="00BA2D72">
        <w:t>”</w:t>
      </w:r>
      <w:r w:rsidR="00F270EA" w:rsidRPr="00F270EA">
        <w:t xml:space="preserve"> </w:t>
      </w:r>
      <w:r w:rsidR="00F270EA">
        <w:fldChar w:fldCharType="begin"/>
      </w:r>
      <w:r w:rsidR="00F270EA">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BA2D72">
        <w:rPr>
          <w:rFonts w:cs="Arial"/>
          <w:kern w:val="0"/>
        </w:rPr>
        <w:t xml:space="preserve">(Candotti </w:t>
      </w:r>
      <w:r w:rsidR="00F270EA" w:rsidRPr="00BA2D72">
        <w:rPr>
          <w:rFonts w:cs="Arial"/>
          <w:i/>
          <w:iCs/>
          <w:kern w:val="0"/>
        </w:rPr>
        <w:t>et al.</w:t>
      </w:r>
      <w:r w:rsidR="00F270EA" w:rsidRPr="00BA2D72">
        <w:rPr>
          <w:rFonts w:cs="Arial"/>
          <w:kern w:val="0"/>
        </w:rPr>
        <w:t xml:space="preserve">, </w:t>
      </w:r>
      <w:r w:rsidR="00F270EA" w:rsidRPr="00BA2D72">
        <w:rPr>
          <w:rFonts w:cs="Arial"/>
          <w:kern w:val="0"/>
        </w:rPr>
        <w:lastRenderedPageBreak/>
        <w:t>2023</w:t>
      </w:r>
      <w:r w:rsidR="00F270EA">
        <w:rPr>
          <w:rFonts w:cs="Arial"/>
          <w:kern w:val="0"/>
        </w:rPr>
        <w:t>, p. 160</w:t>
      </w:r>
      <w:r w:rsidR="00F270EA" w:rsidRPr="00BA2D72">
        <w:rPr>
          <w:rFonts w:cs="Arial"/>
          <w:kern w:val="0"/>
        </w:rPr>
        <w:t>)</w:t>
      </w:r>
      <w:r w:rsidR="00F270EA">
        <w:fldChar w:fldCharType="end"/>
      </w:r>
      <w:r w:rsidR="00BA2D72">
        <w:t xml:space="preserve"> tendo também um pergunta semelhante se referindo à dor nas costas; e o BackPEI-CA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4BAC484" w14:textId="77777777" w:rsidR="00CF043C" w:rsidRPr="00CF043C" w:rsidRDefault="00CF043C" w:rsidP="00CF043C">
      <w:r w:rsidRPr="00CF043C">
        <w:t xml:space="preserve">Os fatores de riscos quem compõe todas as versões do BackPEI são inatividade física, frequência de atividade física, prática esportiva competitiva, tempo assistindo TV, tempo utilizando o computador, posição inadequada ao dormir, tempo de sono, postura inadequada ao escrever, postura inadequada ao sentar para conversar, postura inadequada ao utilizar o computador, postura inadequada para pegar um objeto do chão, presença de dor nos pais. Para os adultos, também é apontado o envolvimento em acidentes de carro como um fato de risco para a dor no pescoço. Todos estes fatores de risco são agrupados em um domínio denominado comportamental, que, às vezes, é dividido entre hábitos de vida e hábitos posturais. As versões mais recentes do BackPEI incluem o hábito de ler, estudar ou usar dispositivos móveis na cama, o tempo usando dispositivos móveis, a postura inadequada ao utilizar dispositivos móveis sentado e a postura inadequada ao utilizar dispositivos móveis em pé, tanto no BackPEI-A, destinado a adultos, quanto no BackPEI-CA, destinado a crianças e adolescentes em idade escolar. Exclusivamente para crianças e adolescente também são considerados outros fatores, como: nos comportamentais, o “modo de carregar os materiais escolares” e a “forma de utilizar a mochila”; no hereditário, a “presença de dor nos pais”; e nos socioeconômicos, a “escolaridade do pai” e a “escolaridade da mãe”. Os autores ainda indicam fatores demográficos como a idade e o tipo de escola, mas esses, embora estejam presentes em algum aspecto do sistema de medição, não configuram itens do questionário, não passaram por nenhum método de avaliação em nenhum estudo e não recebem </w:t>
      </w:r>
      <w:r w:rsidRPr="00CF043C">
        <w:lastRenderedPageBreak/>
        <w:t>representação. Parecem, portanto, serem aspectos menos relevantes do sistema de medição assim como massa corporal, estatura e profissão.</w:t>
      </w:r>
    </w:p>
    <w:p w14:paraId="712560CC" w14:textId="77777777" w:rsidR="00CF043C" w:rsidRPr="00CF043C" w:rsidRDefault="00CF043C" w:rsidP="00CF043C">
      <w:r w:rsidRPr="00CF043C">
        <w:t xml:space="preserve">Nenhum dos artigos apresenta uma caracterização de dor e seus elementos, sendo esse conceito implícito. Quanto à região da dor, a definição é implícita nas primeiras versões do estudo até a proposta de incluir uma imagem no questionário, tanto no BackPEI-CA </w:t>
      </w:r>
      <w:r w:rsidRPr="00CF043C">
        <w:fldChar w:fldCharType="begin"/>
      </w:r>
      <w:r w:rsidRPr="00CF043C">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CF043C">
        <w:fldChar w:fldCharType="separate"/>
      </w:r>
      <w:r w:rsidRPr="00CF043C">
        <w:rPr>
          <w:rFonts w:cs="Arial"/>
          <w:kern w:val="0"/>
        </w:rPr>
        <w:t xml:space="preserve">(Da Rosa </w:t>
      </w:r>
      <w:r w:rsidRPr="00CF043C">
        <w:rPr>
          <w:rFonts w:cs="Arial"/>
          <w:i/>
          <w:iCs/>
          <w:kern w:val="0"/>
        </w:rPr>
        <w:t>et al.</w:t>
      </w:r>
      <w:r w:rsidRPr="00CF043C">
        <w:rPr>
          <w:rFonts w:cs="Arial"/>
          <w:kern w:val="0"/>
        </w:rPr>
        <w:t>, 2022)</w:t>
      </w:r>
      <w:r w:rsidRPr="00CF043C">
        <w:fldChar w:fldCharType="end"/>
      </w:r>
      <w:r w:rsidRPr="00CF043C">
        <w:t xml:space="preserve"> quanto na última versão do BackPEI-A </w:t>
      </w:r>
      <w:r w:rsidRPr="00CF043C">
        <w:fldChar w:fldCharType="begin"/>
      </w:r>
      <w:r w:rsidRPr="00CF043C">
        <w:instrText xml:space="preserve"> ADDIN ZOTERO_ITEM CSL_CITATION {"citationID":"JSOyxbkp","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Pr="00CF043C">
        <w:fldChar w:fldCharType="separate"/>
      </w:r>
      <w:r w:rsidRPr="00CF043C">
        <w:rPr>
          <w:rFonts w:cs="Arial"/>
          <w:kern w:val="0"/>
        </w:rPr>
        <w:t xml:space="preserve">(Candotti </w:t>
      </w:r>
      <w:r w:rsidRPr="00CF043C">
        <w:rPr>
          <w:rFonts w:cs="Arial"/>
          <w:i/>
          <w:iCs/>
          <w:kern w:val="0"/>
        </w:rPr>
        <w:t>et al.</w:t>
      </w:r>
      <w:r w:rsidRPr="00CF043C">
        <w:rPr>
          <w:rFonts w:cs="Arial"/>
          <w:kern w:val="0"/>
        </w:rPr>
        <w:t>, 2023)</w:t>
      </w:r>
      <w:r w:rsidRPr="00CF043C">
        <w:fldChar w:fldCharType="end"/>
      </w:r>
      <w:r w:rsidRPr="00CF043C">
        <w:t xml:space="preserve">. A definição mais explícita aparece nas perguntas feitas ao painel de especialistas durante a avaliação do BackPEI-CA:  </w:t>
      </w:r>
    </w:p>
    <w:p w14:paraId="040F82D2" w14:textId="31E2B6A0" w:rsidR="00AC2902" w:rsidRDefault="00AC2902" w:rsidP="002C23D5">
      <w:pPr>
        <w:pStyle w:val="Citao"/>
      </w:pPr>
      <w:r>
        <w:t xml:space="preserve">A respeito do novo design gráfico das questões sobre dor nas costas, você considera que ele facilita </w:t>
      </w:r>
      <w:r w:rsidR="002C23D5">
        <w:t xml:space="preserve">o entendimento que “dor nas costas” se refere a qualquer região torácica e lombar? </w:t>
      </w:r>
      <w:r w:rsidR="002C23D5">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rsidR="002C23D5">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rsidR="002C23D5">
        <w:fldChar w:fldCharType="end"/>
      </w:r>
    </w:p>
    <w:p w14:paraId="6CA10AEC" w14:textId="2AB30037" w:rsidR="002C23D5" w:rsidRDefault="002C23D5" w:rsidP="002C23D5">
      <w:r>
        <w:t>e</w:t>
      </w:r>
    </w:p>
    <w:p w14:paraId="026E6F43" w14:textId="43A54984"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0CF58C79" w14:textId="7C11D077" w:rsidR="003D6128" w:rsidRDefault="002B561A" w:rsidP="003D6128">
      <w:r>
        <w:t xml:space="preserve">A faixa etária também é definida </w:t>
      </w:r>
      <w:r w:rsidR="00731691">
        <w:t>a partir d</w:t>
      </w:r>
      <w:r>
        <w:t>os critérios de inclusão dos indivíduos utilizados na avaliação do sistema de medição. Não é apresentada uma definição explícita do que são fatores de risco ou do conceito de cada domínio dos fatores de risco (comportamentais, socioeconômico</w:t>
      </w:r>
      <w:r w:rsidR="00731691">
        <w:t>s</w:t>
      </w:r>
      <w:r>
        <w:t xml:space="preserve"> e hereditário). Os elementos que compõe</w:t>
      </w:r>
      <w:r w:rsidR="000E2721">
        <w:t>m</w:t>
      </w:r>
      <w:r>
        <w:t xml:space="preserve"> os fatores de risco foram identificados a partir de uma revisão de literatura e experiência dos autores, não sendo apresentado um critério objetivo para determina-los. A</w:t>
      </w:r>
      <w:r w:rsidR="000E2721">
        <w:t>inda a</w:t>
      </w:r>
      <w:r>
        <w:t xml:space="preserve">ssim, </w:t>
      </w:r>
      <w:r w:rsidR="000E2721">
        <w:t>compreende-se</w:t>
      </w:r>
      <w:r>
        <w:t xml:space="preserve"> que esses elementos tenham sua determinação </w:t>
      </w:r>
      <w:r w:rsidR="00FE7067">
        <w:t xml:space="preserve">a partir da relação </w:t>
      </w:r>
      <w:r>
        <w:t>com a dor nas costa</w:t>
      </w:r>
      <w:r w:rsidR="00FE7067">
        <w:t>s e a dor no pescoço.</w:t>
      </w:r>
    </w:p>
    <w:p w14:paraId="138679BC" w14:textId="7C115ED9" w:rsidR="001C2EA1" w:rsidRPr="003D6128" w:rsidRDefault="001C2EA1" w:rsidP="003D6128">
      <w:r>
        <w:t>Uma outra forma</w:t>
      </w:r>
      <w:r w:rsidR="00D24871">
        <w:t xml:space="preserve"> apresentada</w:t>
      </w:r>
      <w:r>
        <w:t xml:space="preserve"> de defini</w:t>
      </w:r>
      <w:r w:rsidR="00D24871">
        <w:t>ção</w:t>
      </w:r>
      <w:r>
        <w:t xml:space="preserve"> </w:t>
      </w:r>
      <w:r w:rsidR="00D24871">
        <w:t>d</w:t>
      </w:r>
      <w:r>
        <w:t>o conceito é a partir da sua avaliação científica</w:t>
      </w:r>
      <w:r w:rsidR="00CF043C">
        <w:t>, ou seja,</w:t>
      </w:r>
      <w:r>
        <w:t xml:space="preserve"> 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2CD72C65"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w:t>
      </w:r>
      <w:r w:rsidR="00CF043C">
        <w:t xml:space="preserve"> sistema</w:t>
      </w:r>
      <w:r>
        <w:t xml:space="preserve"> LADy. </w:t>
      </w:r>
      <w:r w:rsidR="00BB24E0">
        <w:t>De modo semelhante, Gök</w:t>
      </w:r>
      <w:r w:rsidR="00BB24E0" w:rsidRPr="001C2EA1">
        <w:rPr>
          <w:rFonts w:cs="Arial"/>
          <w:kern w:val="0"/>
        </w:rPr>
        <w:t>ş</w:t>
      </w:r>
      <w:r w:rsidR="00BB24E0">
        <w:rPr>
          <w:rFonts w:cs="Arial"/>
          <w:kern w:val="0"/>
        </w:rPr>
        <w:t xml:space="preserve">en, Kocaman e </w:t>
      </w:r>
      <w:r w:rsidR="00BB24E0" w:rsidRPr="00BB24E0">
        <w:rPr>
          <w:rFonts w:cs="Arial"/>
          <w:kern w:val="0"/>
        </w:rPr>
        <w:t>Yıldırım</w:t>
      </w:r>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w:t>
      </w:r>
      <w:r w:rsidR="00CF043C">
        <w:rPr>
          <w:rFonts w:cs="Arial"/>
          <w:kern w:val="0"/>
        </w:rPr>
        <w:t xml:space="preserve">Esses </w:t>
      </w:r>
      <w:r w:rsidR="00CF043C">
        <w:rPr>
          <w:rFonts w:cs="Arial"/>
          <w:kern w:val="0"/>
        </w:rPr>
        <w:lastRenderedPageBreak/>
        <w:t xml:space="preserve">autores mostraram </w:t>
      </w:r>
      <w:r w:rsidR="00BB24E0">
        <w:rPr>
          <w:rFonts w:cs="Arial"/>
          <w:kern w:val="0"/>
        </w:rPr>
        <w:t xml:space="preserve">que há uma proximidade conceitual entre os objetos de medição de ambos os sistemas. </w:t>
      </w:r>
    </w:p>
    <w:p w14:paraId="1F7B5AE9" w14:textId="6CDAF660" w:rsidR="002B5678" w:rsidRDefault="002B5678" w:rsidP="002B5678">
      <w:pPr>
        <w:rPr>
          <w:rFonts w:cs="Arial"/>
          <w:kern w:val="0"/>
        </w:rPr>
      </w:pPr>
      <w:r>
        <w:t>Uma forma de verificar a correspondência dos itens de um questionário às dimensões apresentadas na caracterização é através da Análise Fatorial. A aplicação deste método foi relatada na metodologia de Gençba</w:t>
      </w:r>
      <w:r w:rsidRPr="001C2EA1">
        <w:rPr>
          <w:rFonts w:cs="Arial"/>
          <w:kern w:val="0"/>
        </w:rPr>
        <w:t>ş</w:t>
      </w:r>
      <w:r>
        <w:rPr>
          <w:rFonts w:cs="Arial"/>
          <w:kern w:val="0"/>
        </w:rPr>
        <w:t xml:space="preserve"> e Bebi</w:t>
      </w:r>
      <w:r w:rsidRPr="001C2EA1">
        <w:rPr>
          <w:rFonts w:cs="Arial"/>
          <w:kern w:val="0"/>
        </w:rPr>
        <w:t>ş</w:t>
      </w:r>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Cronbach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2BCAED9F"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 xml:space="preserve">A ampliação da caracterização foi realizada intencionalmente por parte da equipe </w:t>
      </w:r>
      <w:r w:rsidR="00765ABF">
        <w:t xml:space="preserve">de </w:t>
      </w:r>
      <w:r w:rsidR="00D46684">
        <w:t xml:space="preserve">desenvolvimento. O BackPEI sempre teve como um dos seus principais propósitos ser um sistema de medição abrangente, </w:t>
      </w:r>
      <w:r w:rsidR="00765ABF">
        <w:t xml:space="preserve">ou seja, </w:t>
      </w:r>
      <w:r w:rsidR="00D46684">
        <w:t>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associação com a dor no pescoço. Entretanto, também merece destaque a alteração dos hábitos posturais da população com a expansão do uso de dispositivos móveis. Assim, hábitos que eram menos frequentes em 2013, como utilizar um celular na 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w:t>
      </w:r>
      <w:r>
        <w:lastRenderedPageBreak/>
        <w:t xml:space="preserve">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22E76FAA"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w:t>
      </w:r>
      <w:r w:rsidR="00CF043C">
        <w:t xml:space="preserve"> alternativas</w:t>
      </w:r>
      <w:r w:rsidR="00623A68">
        <w:t xml:space="preserve">.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w:t>
      </w:r>
      <w:r w:rsidR="00CF043C">
        <w:t>itens</w:t>
      </w:r>
      <w:r w:rsidR="007F2522">
        <w:t xml:space="preserve"> possuem </w:t>
      </w:r>
      <w:r w:rsidR="00220DF0">
        <w:t>diferentes categorias como opções de representação: todos os itens relativos a</w:t>
      </w:r>
      <w:r w:rsidR="005A68DB">
        <w:t>os</w:t>
      </w:r>
      <w:r w:rsidR="00220DF0">
        <w:t xml:space="preserve"> hábitos posturais</w:t>
      </w:r>
      <w:r w:rsidR="00D85AC7">
        <w:t>,</w:t>
      </w:r>
      <w:r w:rsidR="005A68DB">
        <w:t xml:space="preserve"> à presença de dor (nas costas, no pescoço e nos pais)</w:t>
      </w:r>
      <w:r w:rsidR="00D85AC7">
        <w:t>,</w:t>
      </w:r>
      <w:r w:rsidR="005A68DB">
        <w:t xml:space="preserve"> à incapacidade devido à dor; e</w:t>
      </w:r>
      <w:r w:rsidR="00220DF0">
        <w:t xml:space="preserve"> </w:t>
      </w:r>
      <w:r w:rsidR="0030456F">
        <w:t>o modo de carregar os materiais escolares</w:t>
      </w:r>
      <w:r w:rsidR="005A68DB">
        <w:t>.</w:t>
      </w:r>
    </w:p>
    <w:p w14:paraId="2F1665DA" w14:textId="77777777" w:rsidR="007F2522" w:rsidRDefault="007F2522" w:rsidP="00D85AC7">
      <w:pPr>
        <w:keepNext/>
        <w:ind w:firstLine="0"/>
        <w:jc w:val="center"/>
      </w:pPr>
      <w:r w:rsidRPr="007F2522">
        <w:rPr>
          <w:noProof/>
        </w:rPr>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085" cy="500380"/>
                    </a:xfrm>
                    <a:prstGeom prst="rect">
                      <a:avLst/>
                    </a:prstGeom>
                  </pic:spPr>
                </pic:pic>
              </a:graphicData>
            </a:graphic>
          </wp:inline>
        </w:drawing>
      </w:r>
    </w:p>
    <w:p w14:paraId="4ED0CE61" w14:textId="1C7BCEFF" w:rsidR="007F2522" w:rsidRPr="00204E4C" w:rsidRDefault="007F2522" w:rsidP="000A02BA">
      <w:pPr>
        <w:pStyle w:val="Legenda"/>
      </w:pPr>
      <w:bookmarkStart w:id="7" w:name="_Ref197680962"/>
      <w:r>
        <w:t xml:space="preserve">Figura </w:t>
      </w:r>
      <w:r>
        <w:fldChar w:fldCharType="begin"/>
      </w:r>
      <w:r>
        <w:instrText xml:space="preserve"> SEQ Figura \* ARABIC </w:instrText>
      </w:r>
      <w:r>
        <w:fldChar w:fldCharType="separate"/>
      </w:r>
      <w:r w:rsidR="00577186">
        <w:rPr>
          <w:noProof/>
        </w:rPr>
        <w:t>3</w:t>
      </w:r>
      <w:r>
        <w:fldChar w:fldCharType="end"/>
      </w:r>
      <w:bookmarkEnd w:id="7"/>
      <w:r>
        <w:t xml:space="preserve"> - Exemplo de item com frequências como alternativa</w:t>
      </w:r>
    </w:p>
    <w:p w14:paraId="426AB172" w14:textId="479A5979"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LADy e, embora os autores </w:t>
      </w:r>
      <w:r w:rsidR="00D85AC7">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lastRenderedPageBreak/>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e a primeira versão do BackPEI-A</w:t>
      </w:r>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BackPEI-A e BackPEI-CA</w:t>
      </w:r>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Quanto aos tipos de escalas utilizados na representação do BackPEI</w:t>
      </w:r>
      <w:r w:rsidR="00D85AC7">
        <w:t>,</w:t>
      </w:r>
      <w:r>
        <w:t xml:space="preserve"> não é feit</w:t>
      </w:r>
      <w:r w:rsidR="00D85AC7">
        <w:t>a</w:t>
      </w:r>
      <w:r>
        <w:t xml:space="preserve">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171A8F01" w:rsidR="00303144" w:rsidRDefault="00650D4D" w:rsidP="00303144">
      <w:r>
        <w:t xml:space="preserve">Através das análises estatísticas aplicadas é possível notar que os autores consideram essa escala como, ao menos, intervalar. </w:t>
      </w:r>
      <w:r w:rsidR="00D85AC7">
        <w:t>Isso é percebido</w:t>
      </w:r>
      <w:r w:rsidR="00765ABF">
        <w:t>,</w:t>
      </w:r>
      <w:r w:rsidR="00D85AC7">
        <w:t xml:space="preserve"> pois</w:t>
      </w:r>
      <w:r w:rsidR="00765ABF">
        <w:t>,</w:t>
      </w:r>
      <w:r w:rsidR="00D85AC7">
        <w:t xml:space="preserve"> n</w:t>
      </w:r>
      <w:r w:rsidR="00765ABF">
        <w:t>as</w:t>
      </w:r>
      <w:r>
        <w:t xml:space="preserve"> </w:t>
      </w:r>
      <w:r w:rsidR="00765ABF">
        <w:t xml:space="preserve">avaliações </w:t>
      </w:r>
      <w:r>
        <w:t>de</w:t>
      </w:r>
      <w:r w:rsidR="00765ABF">
        <w:t xml:space="preserve"> confiabilidade</w:t>
      </w:r>
      <w:r>
        <w:t xml:space="preserve"> teste-reteste são aplicadas análises que não são adequadas a variáveis nominais ou ordinais como o coeficiente de correlação intraclasse e o erro padrão de estimativa</w:t>
      </w:r>
      <w:r w:rsidR="00303144">
        <w:t xml:space="preserve">. </w:t>
      </w:r>
      <w:r>
        <w:t xml:space="preserve">Para as demais representações é possível notar que são tratadas como nominais pelos autores </w:t>
      </w:r>
      <w:r w:rsidR="00D85AC7">
        <w:t>a</w:t>
      </w:r>
      <w:r>
        <w:t xml:space="preserve"> medida que n</w:t>
      </w:r>
      <w:r w:rsidR="00765ABF">
        <w:t>as avaliações de confiabilidade</w:t>
      </w:r>
      <w:r>
        <w:t xml:space="preserve"> teste-reteste são realizadas análises como o percentual de concordância e o</w:t>
      </w:r>
      <w:r w:rsidR="00303144">
        <w:t xml:space="preserve"> coeficiente de</w:t>
      </w:r>
      <w:r>
        <w:t xml:space="preserve"> kappa</w:t>
      </w:r>
      <w:r w:rsidR="00765ABF">
        <w:t>, destinados a esse tipo de escala</w:t>
      </w:r>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650D4D">
        <w:rPr>
          <w:rFonts w:cs="Arial"/>
          <w:kern w:val="0"/>
        </w:rPr>
        <w:t xml:space="preserve">(Candotti </w:t>
      </w:r>
      <w:r w:rsidR="00303144" w:rsidRPr="00650D4D">
        <w:rPr>
          <w:rFonts w:cs="Arial"/>
          <w:i/>
          <w:iCs/>
          <w:kern w:val="0"/>
        </w:rPr>
        <w:t>et al.</w:t>
      </w:r>
      <w:r w:rsidR="00303144" w:rsidRPr="00650D4D">
        <w:rPr>
          <w:rFonts w:cs="Arial"/>
          <w:kern w:val="0"/>
        </w:rPr>
        <w:t xml:space="preserve">, 2018, 2023; Da Rosa </w:t>
      </w:r>
      <w:r w:rsidR="00303144" w:rsidRPr="00650D4D">
        <w:rPr>
          <w:rFonts w:cs="Arial"/>
          <w:i/>
          <w:iCs/>
          <w:kern w:val="0"/>
        </w:rPr>
        <w:t>et al.</w:t>
      </w:r>
      <w:r w:rsidR="00303144" w:rsidRPr="00650D4D">
        <w:rPr>
          <w:rFonts w:cs="Arial"/>
          <w:kern w:val="0"/>
        </w:rPr>
        <w:t xml:space="preserve">, 2022; Miñana-Signes </w:t>
      </w:r>
      <w:r w:rsidR="00303144" w:rsidRPr="00650D4D">
        <w:rPr>
          <w:rFonts w:cs="Arial"/>
          <w:i/>
          <w:iCs/>
          <w:kern w:val="0"/>
        </w:rPr>
        <w:t>et al.</w:t>
      </w:r>
      <w:r w:rsidR="00303144" w:rsidRPr="00650D4D">
        <w:rPr>
          <w:rFonts w:cs="Arial"/>
          <w:kern w:val="0"/>
        </w:rPr>
        <w:t xml:space="preserve">, 2021; Noll </w:t>
      </w:r>
      <w:r w:rsidR="00303144" w:rsidRPr="00650D4D">
        <w:rPr>
          <w:rFonts w:cs="Arial"/>
          <w:i/>
          <w:iCs/>
          <w:kern w:val="0"/>
        </w:rPr>
        <w:t>et al.</w:t>
      </w:r>
      <w:r w:rsidR="00303144" w:rsidRPr="00650D4D">
        <w:rPr>
          <w:rFonts w:cs="Arial"/>
          <w:kern w:val="0"/>
        </w:rPr>
        <w:t>, 2013a)</w:t>
      </w:r>
      <w:r w:rsidR="00303144">
        <w:fldChar w:fldCharType="end"/>
      </w:r>
      <w:r w:rsidR="00303144">
        <w:t>.</w:t>
      </w:r>
    </w:p>
    <w:p w14:paraId="4F2E9577" w14:textId="0D03F297"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r w:rsidRPr="00303144">
        <w:t>Gençbas e Bebis</w:t>
      </w:r>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w:t>
      </w:r>
      <w:r w:rsidR="00765ABF">
        <w:t xml:space="preserve">avaliam a confiabilidade </w:t>
      </w:r>
      <w:r>
        <w:t>teste-reteste baseado nessa pontuação e utilizam o teste dos postos de sinais de Wilcoxon</w:t>
      </w:r>
      <w:r w:rsidR="00D85AC7">
        <w:t xml:space="preserve">. </w:t>
      </w:r>
      <w:r w:rsidRPr="00303144">
        <w:t>Gökşen, Kocaman e Yildirim</w:t>
      </w:r>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w:t>
      </w:r>
      <w:r>
        <w:lastRenderedPageBreak/>
        <w:t xml:space="preserve">utilizam do coeficiente de correlação intraclasse para </w:t>
      </w:r>
      <w:r w:rsidR="00765ABF">
        <w:t xml:space="preserve">a confiabilidade </w:t>
      </w:r>
      <w:r>
        <w:t>teste-rete</w:t>
      </w:r>
      <w:r w:rsidR="006F45C5">
        <w:t xml:space="preserve">ste, o </w:t>
      </w:r>
      <w:r w:rsidR="006F45C5">
        <w:rPr>
          <w:rFonts w:cs="Arial"/>
        </w:rPr>
        <w:t>ρ</w:t>
      </w:r>
      <w:r w:rsidR="006F45C5">
        <w:t xml:space="preserve"> de Spearman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71BD9512"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w:t>
      </w:r>
      <w:r w:rsidR="00732268">
        <w:t xml:space="preserve">as medidas estatísticas </w:t>
      </w:r>
      <w:r>
        <w:t>obtidos n</w:t>
      </w:r>
      <w:r w:rsidR="00732268">
        <w:t>a c</w:t>
      </w:r>
      <w:r>
        <w:t>o</w:t>
      </w:r>
      <w:r w:rsidR="00732268">
        <w:t>nfiabilidade</w:t>
      </w:r>
      <w:r>
        <w:t xml:space="preserve"> teste-reteste para a intensidade de dor 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30135915" w:rsidR="008E7969" w:rsidRDefault="00531C33" w:rsidP="008E7969">
      <w:r w:rsidRPr="00531C33">
        <w:t>Gökşen, Kocaman e Yildirim</w:t>
      </w:r>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3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4C406E9C"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toda avaliação realizada a partir dos resultados da medição avalia, em alguma medida, a representação como</w:t>
      </w:r>
      <w:r w:rsidR="00D85AC7">
        <w:t>,</w:t>
      </w:r>
      <w:r w:rsidR="004002F8">
        <w:t xml:space="preserve"> por exemplo</w:t>
      </w:r>
      <w:r w:rsidR="00D85AC7">
        <w:t>,</w:t>
      </w:r>
      <w:r w:rsidR="004002F8">
        <w:t xml:space="preserve"> o teste-reteste e a validade concorrente. E mesmo a validade de conteúdo, que entre as fontes demonstrou um foco nos procedimentos, permite uma avaliação de algumas representações ao apresentar ao painel de especialistas as alterativas a cada item do questionário</w:t>
      </w:r>
      <w:r w:rsidR="008E7969">
        <w:t xml:space="preserve">.  </w:t>
      </w:r>
    </w:p>
    <w:p w14:paraId="638F06D8" w14:textId="16BA81E3" w:rsidR="00385D01" w:rsidRDefault="00F96E62" w:rsidP="00536952">
      <w:r>
        <w:t>Uma vez</w:t>
      </w:r>
      <w:r w:rsidR="00915757">
        <w:t xml:space="preserve"> que o BackPEI é um sistema de medição abrangente</w:t>
      </w:r>
      <w:r w:rsidR="00732268">
        <w:t>,</w:t>
      </w:r>
      <w:r w:rsidR="00915757">
        <w:t xml:space="preserv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Pivotto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já desenvolve a primeira versão do BackPEI-A </w:t>
      </w:r>
      <w:r w:rsidR="006B131E">
        <w:t>apresentando um</w:t>
      </w:r>
      <w:r w:rsidR="00915757">
        <w:t xml:space="preserve"> sistema de pontuação. A importância</w:t>
      </w:r>
      <w:r w:rsidR="00C71D23">
        <w:t xml:space="preserve"> que </w:t>
      </w:r>
      <w:r w:rsidR="00915757">
        <w:t>essa representação</w:t>
      </w:r>
      <w:r w:rsidR="00C71D23">
        <w:t xml:space="preserve"> tem</w:t>
      </w:r>
      <w:r w:rsidR="00915757">
        <w:t xml:space="preserve"> pode ser vista no estudo de atualização do BackPEI-A</w:t>
      </w:r>
      <w:r w:rsidR="00D51B23">
        <w:t xml:space="preserve">, </w:t>
      </w:r>
      <w:r>
        <w:t>cuj</w:t>
      </w:r>
      <w:r w:rsidR="00D51B23">
        <w:t>as alterações impedi</w:t>
      </w:r>
      <w:r>
        <w:t>ram</w:t>
      </w:r>
      <w:r w:rsidR="00D51B23">
        <w:t xml:space="preserve"> a </w:t>
      </w:r>
      <w:r w:rsidR="00D51B23">
        <w:lastRenderedPageBreak/>
        <w:t>aplicação do sistema de pontuação anterior</w:t>
      </w:r>
      <w:r>
        <w:t>,</w:t>
      </w:r>
      <w:r w:rsidR="00D51B23">
        <w:t xml:space="preserve"> </w:t>
      </w:r>
      <w:r w:rsidR="00C71D23">
        <w:t xml:space="preserve">e as autoras </w:t>
      </w:r>
      <w:r w:rsidR="00D51B23">
        <w:t>afirma</w:t>
      </w:r>
      <w:r w:rsidR="00C71D23">
        <w:t>m</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18, 2023; Da Rosa </w:t>
      </w:r>
      <w:r w:rsidR="00385D01" w:rsidRPr="00385D01">
        <w:rPr>
          <w:rFonts w:cs="Arial"/>
          <w:i/>
          <w:iCs/>
          <w:kern w:val="0"/>
        </w:rPr>
        <w:t>et al.</w:t>
      </w:r>
      <w:r w:rsidR="00385D01" w:rsidRPr="00385D01">
        <w:rPr>
          <w:rFonts w:cs="Arial"/>
          <w:kern w:val="0"/>
        </w:rPr>
        <w:t xml:space="preserve">, 2022; Gençbaş; Bebiş, 2019; Miñana-Signes </w:t>
      </w:r>
      <w:r w:rsidR="00385D01" w:rsidRPr="00385D01">
        <w:rPr>
          <w:rFonts w:cs="Arial"/>
          <w:i/>
          <w:iCs/>
          <w:kern w:val="0"/>
        </w:rPr>
        <w:t>et al.</w:t>
      </w:r>
      <w:r w:rsidR="00385D01" w:rsidRPr="00385D01">
        <w:rPr>
          <w:rFonts w:cs="Arial"/>
          <w:kern w:val="0"/>
        </w:rPr>
        <w:t xml:space="preserve">, 2021; Noll </w:t>
      </w:r>
      <w:r w:rsidR="00385D01" w:rsidRPr="00385D01">
        <w:rPr>
          <w:rFonts w:cs="Arial"/>
          <w:i/>
          <w:iCs/>
          <w:kern w:val="0"/>
        </w:rPr>
        <w:t>et al.</w:t>
      </w:r>
      <w:r w:rsidR="00385D01" w:rsidRPr="00385D01">
        <w:rPr>
          <w:rFonts w:cs="Arial"/>
          <w:kern w:val="0"/>
        </w:rPr>
        <w:t>, 2013a)</w:t>
      </w:r>
      <w:r w:rsidR="00385D01">
        <w:fldChar w:fldCharType="end"/>
      </w:r>
      <w:r>
        <w:t>. Também o BackPEI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0DF6F1FD" w:rsidR="00D51B23" w:rsidRDefault="00D51B23" w:rsidP="00536952">
      <w:r>
        <w:t>Assim</w:t>
      </w:r>
      <w:r w:rsidR="00C71D23">
        <w:t>,</w:t>
      </w:r>
      <w:r>
        <w:t xml:space="preserve">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r>
        <w:t>Procedimentos</w:t>
      </w:r>
    </w:p>
    <w:p w14:paraId="6A313E65" w14:textId="4BAA60F6" w:rsidR="00624152" w:rsidRPr="002C6992" w:rsidRDefault="002C6992" w:rsidP="00624152">
      <w:r>
        <w:t xml:space="preserve">O BackPEI possui como instrumento um questionário auto-aplicável onde cada item é composto por uma questão com as representações como alternativas e o avaliado deve marcar a que considera mais adequada </w:t>
      </w:r>
      <w:r w:rsidR="00C71D23">
        <w:t>(</w:t>
      </w:r>
      <w:r>
        <w:fldChar w:fldCharType="begin"/>
      </w:r>
      <w:r>
        <w:instrText xml:space="preserve"> REF _Ref197680962 \h </w:instrText>
      </w:r>
      <w:r>
        <w:fldChar w:fldCharType="separate"/>
      </w:r>
      <w:r>
        <w:t xml:space="preserve">Figura </w:t>
      </w:r>
      <w:r>
        <w:rPr>
          <w:noProof/>
        </w:rPr>
        <w:t>3</w:t>
      </w:r>
      <w:r>
        <w:fldChar w:fldCharType="end"/>
      </w:r>
      <w:r w:rsidR="00C71D23">
        <w:t>)</w:t>
      </w:r>
      <w:r>
        <w:t xml:space="preserve">. As exceções são os itens referentes à intensidade de dor, neles há uma escala visual analógica com uma linha de 10cm de comprimento e o avaliado deve identificar nesta linha o ponto equivalente à sua dor com uma marca. Posteriormente um avaliador mede o comprimento entre a marca e o </w:t>
      </w:r>
      <w:r w:rsidR="00C71D23">
        <w:t>início</w:t>
      </w:r>
      <w:r>
        <w:t xml:space="preserve">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A opção por esta forma de instrumento se deu por este ser barato, de fácil aplicação e por permitir o auto-relato.</w:t>
      </w:r>
    </w:p>
    <w:p w14:paraId="3FF2A830" w14:textId="7E338A8B" w:rsidR="002C6992" w:rsidRDefault="002C6992" w:rsidP="002C6992"/>
    <w:p w14:paraId="42A18F70" w14:textId="77777777" w:rsidR="002C6992" w:rsidRDefault="002C6992" w:rsidP="002C6992">
      <w:pPr>
        <w:keepNext/>
      </w:pPr>
      <w:r w:rsidRPr="002C6992">
        <w:rPr>
          <w:noProof/>
        </w:rPr>
        <w:lastRenderedPageBreak/>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39322" cy="1305107"/>
                    </a:xfrm>
                    <a:prstGeom prst="rect">
                      <a:avLst/>
                    </a:prstGeom>
                  </pic:spPr>
                </pic:pic>
              </a:graphicData>
            </a:graphic>
          </wp:inline>
        </w:drawing>
      </w:r>
    </w:p>
    <w:p w14:paraId="113897F8" w14:textId="3D3E42FD" w:rsidR="002C6992" w:rsidRDefault="002C6992" w:rsidP="002C6992">
      <w:pPr>
        <w:pStyle w:val="Legenda"/>
      </w:pPr>
      <w:bookmarkStart w:id="8" w:name="_Ref197766710"/>
      <w:r>
        <w:t xml:space="preserve">Figura </w:t>
      </w:r>
      <w:r>
        <w:fldChar w:fldCharType="begin"/>
      </w:r>
      <w:r>
        <w:instrText xml:space="preserve"> SEQ Figura \* ARABIC </w:instrText>
      </w:r>
      <w:r>
        <w:fldChar w:fldCharType="separate"/>
      </w:r>
      <w:r w:rsidR="00577186">
        <w:rPr>
          <w:noProof/>
        </w:rPr>
        <w:t>4</w:t>
      </w:r>
      <w:r>
        <w:fldChar w:fldCharType="end"/>
      </w:r>
      <w:bookmarkEnd w:id="8"/>
      <w:r>
        <w:t xml:space="preserve"> - Escala Visual Analógica da intensidade da dor</w:t>
      </w:r>
    </w:p>
    <w:p w14:paraId="713C37E9" w14:textId="7573D076" w:rsidR="00624152" w:rsidRDefault="000A02BA" w:rsidP="002C6992">
      <w:r>
        <w:t xml:space="preserve">Dado que existem diferentes versões do BackPEI também diferem os números de </w:t>
      </w:r>
      <w:r w:rsidR="00C71D23">
        <w:t>itens do questionário. A questionário mais curto possui</w:t>
      </w:r>
      <w:r>
        <w:t xml:space="preserve"> 20</w:t>
      </w:r>
      <w:r w:rsidR="00C71D23">
        <w:t xml:space="preserve"> itens</w:t>
      </w:r>
      <w:r>
        <w:t xml:space="preserve">,  caso da primeira versão do BackPEI-A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e</w:t>
      </w:r>
      <w:r w:rsidR="00C71D23">
        <w:t xml:space="preserve"> o mais longo</w:t>
      </w:r>
      <w:r>
        <w:t xml:space="preserve"> 30, caso do BackPEI-CA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 xml:space="preserve">(Miñana-Signes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w:t>
      </w:r>
      <w:r w:rsidR="00C71D23">
        <w:t xml:space="preserve">na </w:t>
      </w:r>
      <w:r w:rsidR="00624152">
        <w:t xml:space="preserve">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6AFEC3FB" w:rsidR="00624152" w:rsidRDefault="00624152" w:rsidP="00624152">
      <w:r>
        <w:t xml:space="preserve">Os hábitos posturais são </w:t>
      </w:r>
      <w:r w:rsidR="00C71D23">
        <w:t>medidos</w:t>
      </w:r>
      <w:r>
        <w:t xml:space="preserve">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BackPEI possuem dois questionários, um dedicado ao gênero feminino e outro para o gênero masculino. </w:t>
      </w:r>
      <w:r w:rsidR="00C71D23">
        <w:t>Com i</w:t>
      </w:r>
      <w:r>
        <w:t>sso</w:t>
      </w:r>
      <w:r w:rsidR="00C71D23">
        <w:t xml:space="preserve"> pretende-</w:t>
      </w:r>
      <w:r>
        <w:t xml:space="preserve">se </w:t>
      </w:r>
      <w:r w:rsidR="009B4CA5">
        <w:t>facili</w:t>
      </w:r>
      <w:r w:rsidR="00C71D23">
        <w:t>t</w:t>
      </w:r>
      <w:r w:rsidR="009B4CA5">
        <w:t>a</w:t>
      </w:r>
      <w:r w:rsidR="00C71D23">
        <w:t>r</w:t>
      </w:r>
      <w:r w:rsidR="009B4CA5">
        <w:t xml:space="preserve"> 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w:t>
      </w:r>
      <w:r w:rsidR="00C71D23">
        <w:t>s</w:t>
      </w:r>
      <w:r w:rsidR="009B4CA5">
        <w:t xml:space="preserve"> </w:t>
      </w:r>
      <w:r w:rsidR="00C71D23">
        <w:t>fotografias da direita</w:t>
      </w:r>
      <w:r w:rsidR="009B4CA5">
        <w:t xml:space="preserve"> representa</w:t>
      </w:r>
      <w:r w:rsidR="00C71D23">
        <w:t>m</w:t>
      </w:r>
      <w:r w:rsidR="009B4CA5">
        <w:t xml:space="preserve"> a postura “de perna cruzada” tanto para um gênero quanto para outro, entretanto são posturas diferentes</w:t>
      </w:r>
      <w:r w:rsidR="00C71D23">
        <w:t>,</w:t>
      </w:r>
      <w:r w:rsidR="009B4CA5">
        <w:t xml:space="preserve"> refletindo hábitos culturais diferentes conforme o gênero. Entretanto, apesar de serem questionários </w:t>
      </w:r>
      <w:r w:rsidR="00C71D23">
        <w:t>distintos</w:t>
      </w:r>
      <w:r w:rsidR="009B4CA5">
        <w:t xml:space="preserve"> isso não aponta diferenças nem na caracterização, nem na representação. Todas as questões são apresentadas como referentes a um mesmo item e</w:t>
      </w:r>
      <w:r w:rsidR="00C71D23">
        <w:t>,</w:t>
      </w:r>
      <w:r w:rsidR="009B4CA5">
        <w:t xml:space="preserve"> portanto</w:t>
      </w:r>
      <w:r w:rsidR="00C71D23">
        <w:t>,</w:t>
      </w:r>
      <w:r w:rsidR="009B4CA5">
        <w:t xml:space="preserve"> a um mesmo conceito</w:t>
      </w:r>
      <w:r w:rsidR="00C71D23">
        <w:t>. T</w:t>
      </w:r>
      <w:r w:rsidR="009B4CA5">
        <w:t>ambém os valores obtidos nos questionários para ambos os gêneros</w:t>
      </w:r>
      <w:r w:rsidR="00C71D23">
        <w:t xml:space="preserve"> são</w:t>
      </w:r>
      <w:r w:rsidR="009B4CA5">
        <w:t xml:space="preserve"> agrupados ao promover análises, demonstrando que é uma diferenciação operacional, sendo assim, de procedimentos.</w:t>
      </w:r>
    </w:p>
    <w:p w14:paraId="549A8C30" w14:textId="77777777" w:rsidR="009B4CA5" w:rsidRDefault="009B4CA5" w:rsidP="009B4CA5">
      <w:pPr>
        <w:keepNext/>
      </w:pPr>
      <w:r w:rsidRPr="009B4CA5">
        <w:rPr>
          <w:noProof/>
        </w:rPr>
        <w:lastRenderedPageBreak/>
        <mc:AlternateContent>
          <mc:Choice Requires="wpg">
            <w:drawing>
              <wp:inline distT="0" distB="0" distL="0" distR="0" wp14:anchorId="1B2C3323" wp14:editId="2F3049D4">
                <wp:extent cx="4824000" cy="2867131"/>
                <wp:effectExtent l="0" t="0" r="0" b="9525"/>
                <wp:docPr id="5" name="Agrupar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7"/>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8"/>
                          <a:stretch>
                            <a:fillRect/>
                          </a:stretch>
                        </pic:blipFill>
                        <pic:spPr>
                          <a:xfrm>
                            <a:off x="0" y="2305958"/>
                            <a:ext cx="7116168" cy="1924319"/>
                          </a:xfrm>
                          <a:prstGeom prst="rect">
                            <a:avLst/>
                          </a:prstGeom>
                        </pic:spPr>
                      </pic:pic>
                    </wpg:wgp>
                  </a:graphicData>
                </a:graphic>
              </wp:inline>
            </w:drawing>
          </mc:Choice>
          <mc:Fallback>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9"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20" o:title=""/>
                </v:shape>
                <w10:anchorlock/>
              </v:group>
            </w:pict>
          </mc:Fallback>
        </mc:AlternateContent>
      </w:r>
    </w:p>
    <w:p w14:paraId="0901F2BC" w14:textId="025BBD5A" w:rsidR="009B4CA5" w:rsidRDefault="009B4CA5" w:rsidP="009B4CA5">
      <w:pPr>
        <w:pStyle w:val="Legenda"/>
      </w:pPr>
      <w:bookmarkStart w:id="9" w:name="_Ref197768161"/>
      <w:r>
        <w:t xml:space="preserve">Figura </w:t>
      </w:r>
      <w:r>
        <w:fldChar w:fldCharType="begin"/>
      </w:r>
      <w:r>
        <w:instrText xml:space="preserve"> SEQ Figura \* ARABIC </w:instrText>
      </w:r>
      <w:r>
        <w:fldChar w:fldCharType="separate"/>
      </w:r>
      <w:r w:rsidR="00577186">
        <w:rPr>
          <w:noProof/>
        </w:rPr>
        <w:t>5</w:t>
      </w:r>
      <w:r>
        <w:fldChar w:fldCharType="end"/>
      </w:r>
      <w:bookmarkEnd w:id="9"/>
      <w:r>
        <w:t xml:space="preserve"> - Medição dos hábitos posturais através de fotografias</w:t>
      </w:r>
    </w:p>
    <w:p w14:paraId="3B810241" w14:textId="2E19CDFB" w:rsidR="009B4CA5" w:rsidRPr="009B4CA5" w:rsidRDefault="00495AA7" w:rsidP="009B4CA5">
      <w:r>
        <w:t xml:space="preserve">Por se tratar de um questionário auto-aplicável a leitura e compreensão das questões e alternativas é um fator operacional importante, o que torna </w:t>
      </w:r>
      <w:r w:rsidR="00271E08">
        <w:t>relevante</w:t>
      </w:r>
      <w:r>
        <w:t xml:space="preserve"> o idioma em que o questionário é escrito. Por isso existem diferentes versões do BackPEI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Gençbaş; Bebiş,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 xml:space="preserve">(Miñana-Signes </w:t>
      </w:r>
      <w:r w:rsidR="002F3150" w:rsidRPr="002F3150">
        <w:rPr>
          <w:rFonts w:cs="Arial"/>
          <w:i/>
          <w:iCs/>
          <w:kern w:val="0"/>
        </w:rPr>
        <w:t>et al.</w:t>
      </w:r>
      <w:r w:rsidR="002F3150" w:rsidRPr="002F3150">
        <w:rPr>
          <w:rFonts w:cs="Arial"/>
          <w:kern w:val="0"/>
        </w:rPr>
        <w:t>, 2021)</w:t>
      </w:r>
      <w:r w:rsidR="002F3150">
        <w:fldChar w:fldCharType="end"/>
      </w:r>
      <w:r w:rsidR="002F3150">
        <w:t>.</w:t>
      </w:r>
    </w:p>
    <w:p w14:paraId="3981778F" w14:textId="498D19A3" w:rsidR="00DA3FFE" w:rsidRDefault="00DA3FFE" w:rsidP="00DA3FFE">
      <w:r>
        <w:t xml:space="preserve">A formulação inicial dos itens aconteceu a partir de uma revisão de literatura e da experiência pessoal dos autores. Para os itens referentes aos hábitos posturais, também foi realizada um levantamento de campo através da observação das </w:t>
      </w:r>
      <w:commentRangeStart w:id="10"/>
      <w:r>
        <w:t xml:space="preserve">AVD </w:t>
      </w:r>
      <w:commentRangeEnd w:id="10"/>
      <w:r w:rsidR="00CF043C">
        <w:rPr>
          <w:rStyle w:val="Refdecomentrio"/>
        </w:rPr>
        <w:commentReference w:id="10"/>
      </w:r>
      <w:r>
        <w:t xml:space="preserve">mais frequentes e as </w:t>
      </w:r>
      <w:r w:rsidR="00271E08">
        <w:t>posturas</w:t>
      </w:r>
      <w:r>
        <w:t xml:space="preserve"> mais comuns nas execuções.</w:t>
      </w:r>
    </w:p>
    <w:p w14:paraId="1D57188F" w14:textId="1892B290" w:rsidR="00F94FD1" w:rsidRDefault="00F94FD1" w:rsidP="00F94FD1">
      <w:r>
        <w:t xml:space="preserve">O método de análise dos procedimentos mais empregado foi a confiabilidade teste-reteste </w:t>
      </w:r>
      <w:r>
        <w:fldChar w:fldCharType="begin"/>
      </w:r>
      <w:r>
        <w:instrText xml:space="preserve"> ADDIN ZOTERO_ITEM CSL_CITATION {"citationID":"6nzfvxaY","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F94FD1">
        <w:rPr>
          <w:rFonts w:cs="Arial"/>
          <w:kern w:val="0"/>
        </w:rPr>
        <w:t xml:space="preserve">(Candotti </w:t>
      </w:r>
      <w:r w:rsidRPr="00F94FD1">
        <w:rPr>
          <w:rFonts w:cs="Arial"/>
          <w:i/>
          <w:iCs/>
          <w:kern w:val="0"/>
        </w:rPr>
        <w:t>et al.</w:t>
      </w:r>
      <w:r w:rsidRPr="00F94FD1">
        <w:rPr>
          <w:rFonts w:cs="Arial"/>
          <w:kern w:val="0"/>
        </w:rPr>
        <w:t xml:space="preserve">, 2018, 2023; Da Rosa </w:t>
      </w:r>
      <w:r w:rsidRPr="00F94FD1">
        <w:rPr>
          <w:rFonts w:cs="Arial"/>
          <w:i/>
          <w:iCs/>
          <w:kern w:val="0"/>
        </w:rPr>
        <w:t>et al.</w:t>
      </w:r>
      <w:r w:rsidRPr="00F94FD1">
        <w:rPr>
          <w:rFonts w:cs="Arial"/>
          <w:kern w:val="0"/>
        </w:rPr>
        <w:t xml:space="preserve">, 2022; Gençbaş; Bebiş, 2019; Gökşen; Kocaman; Yıldırım, 2023; Miñana-Signes </w:t>
      </w:r>
      <w:r w:rsidRPr="00F94FD1">
        <w:rPr>
          <w:rFonts w:cs="Arial"/>
          <w:i/>
          <w:iCs/>
          <w:kern w:val="0"/>
        </w:rPr>
        <w:t>et al.</w:t>
      </w:r>
      <w:r w:rsidRPr="00F94FD1">
        <w:rPr>
          <w:rFonts w:cs="Arial"/>
          <w:kern w:val="0"/>
        </w:rPr>
        <w:t xml:space="preserve">, 2021; Noll </w:t>
      </w:r>
      <w:r w:rsidRPr="00F94FD1">
        <w:rPr>
          <w:rFonts w:cs="Arial"/>
          <w:i/>
          <w:iCs/>
          <w:kern w:val="0"/>
        </w:rPr>
        <w:t>et al.</w:t>
      </w:r>
      <w:r w:rsidRPr="00F94FD1">
        <w:rPr>
          <w:rFonts w:cs="Arial"/>
          <w:kern w:val="0"/>
        </w:rPr>
        <w:t>, 2013a)</w:t>
      </w:r>
      <w:r>
        <w:fldChar w:fldCharType="end"/>
      </w:r>
      <w:r>
        <w:t>. Outros métodos empregados foram</w:t>
      </w:r>
      <w:r w:rsidR="00E16663">
        <w:t>:</w:t>
      </w:r>
      <w:r>
        <w:t xml:space="preserve"> </w:t>
      </w:r>
      <w:r w:rsidR="00E16663">
        <w:t xml:space="preserve">a avaliação qualitativa a partir da aplicação do sistema de medição a um grupo de indivíduos </w:t>
      </w:r>
      <w:r w:rsidR="00E16663">
        <w:fldChar w:fldCharType="begin"/>
      </w:r>
      <w:r w:rsidR="004735A2">
        <w:instrText xml:space="preserve"> ADDIN ZOTERO_ITEM CSL_CITATION {"citationID":"EFyYTmaL","properties":{"formattedCitation":"(Gen\\uc0\\u231{}ba\\uc0\\u351{}; Bebi\\uc0\\u351{}, 2019; Noll {\\i{}et al.}, 2013a)","plainCitation":"(Gençbaş; Bebiş, 2019;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E16663">
        <w:fldChar w:fldCharType="separate"/>
      </w:r>
      <w:r w:rsidR="004735A2" w:rsidRPr="004735A2">
        <w:rPr>
          <w:rFonts w:cs="Arial"/>
          <w:kern w:val="0"/>
        </w:rPr>
        <w:t xml:space="preserve">(Gençbaş; Bebiş, 2019; Noll </w:t>
      </w:r>
      <w:r w:rsidR="004735A2" w:rsidRPr="004735A2">
        <w:rPr>
          <w:rFonts w:cs="Arial"/>
          <w:i/>
          <w:iCs/>
          <w:kern w:val="0"/>
        </w:rPr>
        <w:t>et al.</w:t>
      </w:r>
      <w:r w:rsidR="004735A2" w:rsidRPr="004735A2">
        <w:rPr>
          <w:rFonts w:cs="Arial"/>
          <w:kern w:val="0"/>
        </w:rPr>
        <w:t>, 2013a)</w:t>
      </w:r>
      <w:r w:rsidR="00E16663">
        <w:fldChar w:fldCharType="end"/>
      </w:r>
      <w:r w:rsidR="004735A2">
        <w:t xml:space="preserve">; a comparação dos resultados das medições entre os gêneros </w:t>
      </w:r>
      <w:r w:rsidR="004735A2">
        <w:fldChar w:fldCharType="begin"/>
      </w:r>
      <w:r w:rsidR="004735A2">
        <w:instrText xml:space="preserve"> ADDIN ZOTERO_ITEM CSL_CITATION {"citationID":"oYGZzI8B","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4735A2">
        <w:fldChar w:fldCharType="separate"/>
      </w:r>
      <w:r w:rsidR="004735A2" w:rsidRPr="004735A2">
        <w:rPr>
          <w:rFonts w:cs="Arial"/>
          <w:kern w:val="0"/>
        </w:rPr>
        <w:t>(Gökşen; Kocaman; Yıldırım, 2023)</w:t>
      </w:r>
      <w:r w:rsidR="004735A2">
        <w:fldChar w:fldCharType="end"/>
      </w:r>
      <w:r w:rsidR="00E16663">
        <w:t xml:space="preserve"> e a consulta a um painel de especialistas (validade de conteúdo e adaptação transcultural).</w:t>
      </w:r>
    </w:p>
    <w:p w14:paraId="7449DE66" w14:textId="1153C73A" w:rsidR="00A55562" w:rsidRDefault="00E16663" w:rsidP="00DA3FFE">
      <w:r>
        <w:t>Pela</w:t>
      </w:r>
      <w:r w:rsidR="00DA3FFE">
        <w:t xml:space="preserve"> validade de conteúdo </w:t>
      </w:r>
      <w:r>
        <w:t>foram</w:t>
      </w:r>
      <w:r w:rsidR="00DA3FFE">
        <w:t xml:space="preserve"> avali</w:t>
      </w:r>
      <w:r>
        <w:t>adas</w:t>
      </w:r>
      <w:r w:rsidR="00DA3FFE">
        <w:t xml:space="preserve"> </w:t>
      </w:r>
      <w:r w:rsidR="00DA3FFE" w:rsidRPr="00DA3FFE">
        <w:t>a adequação d</w:t>
      </w:r>
      <w:r w:rsidR="00DA3FFE">
        <w:t xml:space="preserve">os elementos gráficos (fotografias e design gráfico indicando a região referente a dor no pescoço e </w:t>
      </w:r>
      <w:r w:rsidR="00DA3FFE">
        <w:lastRenderedPageBreak/>
        <w:t>nas costas</w:t>
      </w:r>
      <w:r w:rsidR="00A55562">
        <w:t>)</w:t>
      </w:r>
      <w:r w:rsidR="00DA3FFE" w:rsidRPr="00DA3FFE">
        <w:t>; a clareza, facilidade de compreensão e aplicabilidade do instrumento; e a adequação do instrumento ao avaliar dor nas costas</w:t>
      </w:r>
      <w:r w:rsidR="00DA3FFE">
        <w:t>, dor no pescoço</w:t>
      </w:r>
      <w:r w:rsidR="00DA3FFE" w:rsidRPr="00DA3FFE">
        <w:t xml:space="preserve"> e seus fatores associados</w:t>
      </w:r>
      <w:r w:rsidR="00DA3FFE">
        <w:t xml:space="preserve"> </w:t>
      </w:r>
      <w:r w:rsidR="00DA3FFE">
        <w:fldChar w:fldCharType="begin"/>
      </w:r>
      <w:r w:rsidR="00DA3FFE">
        <w:instrText xml:space="preserve"> ADDIN ZOTERO_ITEM CSL_CITATION {"citationID":"Z38UQWkp","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DA3FFE">
        <w:fldChar w:fldCharType="separate"/>
      </w:r>
      <w:r w:rsidR="00DA3FFE" w:rsidRPr="00DA3FFE">
        <w:rPr>
          <w:rFonts w:cs="Arial"/>
          <w:kern w:val="0"/>
        </w:rPr>
        <w:t xml:space="preserve">(Candotti </w:t>
      </w:r>
      <w:r w:rsidR="00DA3FFE" w:rsidRPr="00DA3FFE">
        <w:rPr>
          <w:rFonts w:cs="Arial"/>
          <w:i/>
          <w:iCs/>
          <w:kern w:val="0"/>
        </w:rPr>
        <w:t>et al.</w:t>
      </w:r>
      <w:r w:rsidR="00DA3FFE" w:rsidRPr="00DA3FFE">
        <w:rPr>
          <w:rFonts w:cs="Arial"/>
          <w:kern w:val="0"/>
        </w:rPr>
        <w:t xml:space="preserve">, 2018, 2023; Da Rosa </w:t>
      </w:r>
      <w:r w:rsidR="00DA3FFE" w:rsidRPr="00DA3FFE">
        <w:rPr>
          <w:rFonts w:cs="Arial"/>
          <w:i/>
          <w:iCs/>
          <w:kern w:val="0"/>
        </w:rPr>
        <w:t>et al.</w:t>
      </w:r>
      <w:r w:rsidR="00DA3FFE" w:rsidRPr="00DA3FFE">
        <w:rPr>
          <w:rFonts w:cs="Arial"/>
          <w:kern w:val="0"/>
        </w:rPr>
        <w:t xml:space="preserve">, 2022; Gençbaş; Bebiş, 2019; Noll </w:t>
      </w:r>
      <w:r w:rsidR="00DA3FFE" w:rsidRPr="00DA3FFE">
        <w:rPr>
          <w:rFonts w:cs="Arial"/>
          <w:i/>
          <w:iCs/>
          <w:kern w:val="0"/>
        </w:rPr>
        <w:t>et al.</w:t>
      </w:r>
      <w:r w:rsidR="00DA3FFE" w:rsidRPr="00DA3FFE">
        <w:rPr>
          <w:rFonts w:cs="Arial"/>
          <w:kern w:val="0"/>
        </w:rPr>
        <w:t>, 2013a)</w:t>
      </w:r>
      <w:r w:rsidR="00DA3FFE">
        <w:fldChar w:fldCharType="end"/>
      </w:r>
      <w:r w:rsidR="00DA3FFE" w:rsidRPr="00DA3FFE">
        <w:t>.</w:t>
      </w:r>
      <w:r w:rsidR="00A55562">
        <w:t xml:space="preserve"> </w:t>
      </w:r>
      <w:r>
        <w:t>Na</w:t>
      </w:r>
      <w:r w:rsidR="00A55562">
        <w:t xml:space="preserve"> adaptação transcultural o painel foi questionado a </w:t>
      </w:r>
      <w:r>
        <w:t xml:space="preserve">respeito </w:t>
      </w:r>
      <w:r w:rsidR="00A55562">
        <w:t xml:space="preserve">da semântica, idiomática, experiência e conceito da versão inicial em espanhol após a </w:t>
      </w:r>
      <w:r>
        <w:t>tradução</w:t>
      </w:r>
      <w:r w:rsidR="00A55562">
        <w:t xml:space="preserve"> da versão em português</w:t>
      </w:r>
      <w:r>
        <w:t xml:space="preserve"> </w:t>
      </w:r>
      <w:r>
        <w:fldChar w:fldCharType="begin"/>
      </w:r>
      <w:r>
        <w:instrText xml:space="preserve"> ADDIN ZOTERO_ITEM CSL_CITATION {"citationID":"HINEJGJ7","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E16663">
        <w:rPr>
          <w:rFonts w:cs="Arial"/>
          <w:kern w:val="0"/>
        </w:rPr>
        <w:t xml:space="preserve">(Miñana-Signes </w:t>
      </w:r>
      <w:r w:rsidRPr="00E16663">
        <w:rPr>
          <w:rFonts w:cs="Arial"/>
          <w:i/>
          <w:iCs/>
          <w:kern w:val="0"/>
        </w:rPr>
        <w:t>et al.</w:t>
      </w:r>
      <w:r w:rsidRPr="00E16663">
        <w:rPr>
          <w:rFonts w:cs="Arial"/>
          <w:kern w:val="0"/>
        </w:rPr>
        <w:t>, 2021)</w:t>
      </w:r>
      <w:r>
        <w:fldChar w:fldCharType="end"/>
      </w:r>
      <w:r w:rsidR="00A55562">
        <w:t>.</w:t>
      </w:r>
    </w:p>
    <w:p w14:paraId="2C6917A1" w14:textId="5C251AFC" w:rsidR="00A55562" w:rsidRDefault="00271E08" w:rsidP="00DA3FFE">
      <w:r>
        <w:t>Durante os</w:t>
      </w:r>
      <w:r w:rsidR="00A55562">
        <w:t xml:space="preserve"> processos de tradução ocorreu algum tipo de avaliação </w:t>
      </w:r>
      <w:r w:rsidR="00F94FD1">
        <w:t>n</w:t>
      </w:r>
      <w:r w:rsidR="00A55562">
        <w:t>as traduções do português para o inglês</w:t>
      </w:r>
      <w:r w:rsidR="00F94FD1">
        <w:t xml:space="preserve"> das versões originais do BackPEI e BackPEI-A</w:t>
      </w:r>
      <w:r w:rsidR="004923C3">
        <w:t xml:space="preserve"> </w:t>
      </w:r>
      <w:r w:rsidR="004923C3">
        <w:fldChar w:fldCharType="begin"/>
      </w:r>
      <w:r w:rsidR="00F94FD1">
        <w:instrText xml:space="preserve"> ADDIN ZOTERO_ITEM CSL_CITATION {"citationID":"klGLvtKz","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4923C3">
        <w:fldChar w:fldCharType="separate"/>
      </w:r>
      <w:r w:rsidR="00F94FD1" w:rsidRPr="00F94FD1">
        <w:rPr>
          <w:rFonts w:cs="Arial"/>
          <w:kern w:val="0"/>
        </w:rPr>
        <w:t xml:space="preserve">(Candotti </w:t>
      </w:r>
      <w:r w:rsidR="00F94FD1" w:rsidRPr="00F94FD1">
        <w:rPr>
          <w:rFonts w:cs="Arial"/>
          <w:i/>
          <w:iCs/>
          <w:kern w:val="0"/>
        </w:rPr>
        <w:t>et al.</w:t>
      </w:r>
      <w:r w:rsidR="00F94FD1" w:rsidRPr="00F94FD1">
        <w:rPr>
          <w:rFonts w:cs="Arial"/>
          <w:kern w:val="0"/>
        </w:rPr>
        <w:t xml:space="preserve">, 2018; Noll </w:t>
      </w:r>
      <w:r w:rsidR="00F94FD1" w:rsidRPr="00F94FD1">
        <w:rPr>
          <w:rFonts w:cs="Arial"/>
          <w:i/>
          <w:iCs/>
          <w:kern w:val="0"/>
        </w:rPr>
        <w:t>et al.</w:t>
      </w:r>
      <w:r w:rsidR="00F94FD1" w:rsidRPr="00F94FD1">
        <w:rPr>
          <w:rFonts w:cs="Arial"/>
          <w:kern w:val="0"/>
        </w:rPr>
        <w:t>, 2013a)</w:t>
      </w:r>
      <w:r w:rsidR="004923C3">
        <w:fldChar w:fldCharType="end"/>
      </w:r>
      <w:r w:rsidR="00A55562">
        <w:t xml:space="preserve"> e para o espanhol</w:t>
      </w:r>
      <w:r w:rsidR="004923C3">
        <w:t xml:space="preserve"> </w:t>
      </w:r>
      <w:r w:rsidR="004923C3">
        <w:fldChar w:fldCharType="begin"/>
      </w:r>
      <w:r w:rsidR="004923C3">
        <w:instrText xml:space="preserve"> ADDIN ZOTERO_ITEM CSL_CITATION {"citationID":"ipcqWwP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923C3">
        <w:fldChar w:fldCharType="separate"/>
      </w:r>
      <w:r w:rsidR="004923C3" w:rsidRPr="004923C3">
        <w:rPr>
          <w:rFonts w:cs="Arial"/>
          <w:kern w:val="0"/>
        </w:rPr>
        <w:t xml:space="preserve">(Miñana-Signes </w:t>
      </w:r>
      <w:r w:rsidR="004923C3" w:rsidRPr="004923C3">
        <w:rPr>
          <w:rFonts w:cs="Arial"/>
          <w:i/>
          <w:iCs/>
          <w:kern w:val="0"/>
        </w:rPr>
        <w:t>et al.</w:t>
      </w:r>
      <w:r w:rsidR="004923C3" w:rsidRPr="004923C3">
        <w:rPr>
          <w:rFonts w:cs="Arial"/>
          <w:kern w:val="0"/>
        </w:rPr>
        <w:t>, 2021)</w:t>
      </w:r>
      <w:r w:rsidR="004923C3">
        <w:fldChar w:fldCharType="end"/>
      </w:r>
      <w:r w:rsidR="00A55562">
        <w:t xml:space="preserve">. Sendo que para a versão em espanhol essa avaliação ocorreu por um método formal, a adaptação transcultural, enquanto que para as versões em inglês essa avaliação parece ter sido </w:t>
      </w:r>
      <w:r w:rsidR="004923C3">
        <w:t>sem um método formal.</w:t>
      </w:r>
    </w:p>
    <w:p w14:paraId="53CE5B4B" w14:textId="64B14C52" w:rsidR="009401AC" w:rsidRDefault="009401AC" w:rsidP="009401AC">
      <w:r>
        <w:t>As alterações de conceitos, como a expansão para adultos e a inclusão da dor no pescoço, demandaram alterações no questionário para incluir os novos itens</w:t>
      </w:r>
      <w:r w:rsidR="00EA49C8">
        <w:t xml:space="preserve"> ou excluir algum antigo</w:t>
      </w:r>
      <w:r>
        <w:t xml:space="preserve">. Para além disso algumas alterações nos procedimentos foram realizadas em itens referentes a conceitos que foram mantidos. </w:t>
      </w:r>
    </w:p>
    <w:p w14:paraId="12A31FA8" w14:textId="126C4C4E" w:rsidR="009401AC" w:rsidRDefault="009401AC" w:rsidP="009401AC">
      <w:r>
        <w:t>No BackPEI-A são utilizadas fotografias diferentes nos itens referentes a hábitos posturais</w:t>
      </w:r>
      <w:r w:rsidR="00EA49C8">
        <w:t>, que passam a</w:t>
      </w:r>
      <w:r>
        <w:t xml:space="preserve"> utiliza</w:t>
      </w:r>
      <w:r w:rsidR="00EA49C8">
        <w:t>r</w:t>
      </w:r>
      <w:r>
        <w:t xml:space="preserve"> adultos com o objetivo de facilitar a identificação das posturas. Também existem menos opções de posturas para esses itens. </w:t>
      </w:r>
      <w:r w:rsidR="00577186">
        <w:t>Na última versão do BackPEI-CA foi utilizado um novo design gráfico para facilitar a identificação da região referente a dor nas costas e dor no pescoço</w:t>
      </w:r>
      <w:r w:rsidR="00271E08">
        <w:t xml:space="preserve"> (</w:t>
      </w:r>
      <w:r w:rsidR="00271E08">
        <w:fldChar w:fldCharType="begin"/>
      </w:r>
      <w:r w:rsidR="00271E08">
        <w:instrText xml:space="preserve"> REF _Ref197785880 \h </w:instrText>
      </w:r>
      <w:r w:rsidR="00000000">
        <w:fldChar w:fldCharType="separate"/>
      </w:r>
      <w:r w:rsidR="00271E08">
        <w:fldChar w:fldCharType="end"/>
      </w:r>
      <w:r w:rsidR="00271E08">
        <w:fldChar w:fldCharType="begin"/>
      </w:r>
      <w:r w:rsidR="00271E08">
        <w:instrText xml:space="preserve"> REF _Ref197785888 \h </w:instrText>
      </w:r>
      <w:r w:rsidR="00271E08">
        <w:fldChar w:fldCharType="separate"/>
      </w:r>
      <w:r w:rsidR="00271E08">
        <w:t xml:space="preserve">Figura </w:t>
      </w:r>
      <w:r w:rsidR="00271E08">
        <w:rPr>
          <w:noProof/>
        </w:rPr>
        <w:t>6</w:t>
      </w:r>
      <w:r w:rsidR="00271E08">
        <w:fldChar w:fldCharType="end"/>
      </w:r>
      <w:r w:rsidR="00271E08">
        <w:t>)</w:t>
      </w:r>
      <w:r w:rsidR="00577186">
        <w:t xml:space="preserve"> </w:t>
      </w:r>
      <w:r w:rsidR="00577186">
        <w:fldChar w:fldCharType="begin"/>
      </w:r>
      <w:r w:rsidR="00577186">
        <w:instrText xml:space="preserve"> ADDIN ZOTERO_ITEM CSL_CITATION {"citationID":"qVGu1Avp","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577186">
        <w:fldChar w:fldCharType="separate"/>
      </w:r>
      <w:r w:rsidR="00577186" w:rsidRPr="00577186">
        <w:rPr>
          <w:rFonts w:cs="Arial"/>
          <w:kern w:val="0"/>
        </w:rPr>
        <w:t xml:space="preserve">(Da Rosa </w:t>
      </w:r>
      <w:r w:rsidR="00577186" w:rsidRPr="00577186">
        <w:rPr>
          <w:rFonts w:cs="Arial"/>
          <w:i/>
          <w:iCs/>
          <w:kern w:val="0"/>
        </w:rPr>
        <w:t>et al.</w:t>
      </w:r>
      <w:r w:rsidR="00577186" w:rsidRPr="00577186">
        <w:rPr>
          <w:rFonts w:cs="Arial"/>
          <w:kern w:val="0"/>
        </w:rPr>
        <w:t>, 2022)</w:t>
      </w:r>
      <w:r w:rsidR="00577186">
        <w:fldChar w:fldCharType="end"/>
      </w:r>
      <w:r w:rsidR="00577186">
        <w:t xml:space="preserve">. Esse design foi, posteriormente, implementado no BackPEI-A </w:t>
      </w:r>
      <w:r w:rsidR="00577186">
        <w:fldChar w:fldCharType="begin"/>
      </w:r>
      <w:r w:rsidR="00577186">
        <w:instrText xml:space="preserve"> ADDIN ZOTERO_ITEM CSL_CITATION {"citationID":"AA18NSOX","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577186">
        <w:fldChar w:fldCharType="separate"/>
      </w:r>
      <w:r w:rsidR="00577186" w:rsidRPr="00577186">
        <w:rPr>
          <w:rFonts w:cs="Arial"/>
          <w:kern w:val="0"/>
        </w:rPr>
        <w:t xml:space="preserve">(Candotti </w:t>
      </w:r>
      <w:r w:rsidR="00577186" w:rsidRPr="00577186">
        <w:rPr>
          <w:rFonts w:cs="Arial"/>
          <w:i/>
          <w:iCs/>
          <w:kern w:val="0"/>
        </w:rPr>
        <w:t>et al.</w:t>
      </w:r>
      <w:r w:rsidR="00577186" w:rsidRPr="00577186">
        <w:rPr>
          <w:rFonts w:cs="Arial"/>
          <w:kern w:val="0"/>
        </w:rPr>
        <w:t>, 2023)</w:t>
      </w:r>
      <w:r w:rsidR="00577186">
        <w:fldChar w:fldCharType="end"/>
      </w:r>
      <w:r w:rsidR="00577186">
        <w:t>.</w:t>
      </w:r>
    </w:p>
    <w:p w14:paraId="6183BC31" w14:textId="77777777" w:rsidR="00577186" w:rsidRDefault="00577186" w:rsidP="00577186">
      <w:pPr>
        <w:keepNext/>
      </w:pPr>
      <w:r w:rsidRPr="00577186">
        <w:rPr>
          <w:noProof/>
        </w:rPr>
        <w:lastRenderedPageBreak/>
        <mc:AlternateContent>
          <mc:Choice Requires="wpg">
            <w:drawing>
              <wp:inline distT="0" distB="0" distL="0" distR="0" wp14:anchorId="3D210A39" wp14:editId="343C1552">
                <wp:extent cx="2953162" cy="2486372"/>
                <wp:effectExtent l="0" t="0" r="0" b="9525"/>
                <wp:docPr id="12" name="Agrupar 14"/>
                <wp:cNvGraphicFramePr/>
                <a:graphic xmlns:a="http://schemas.openxmlformats.org/drawingml/2006/main">
                  <a:graphicData uri="http://schemas.microsoft.com/office/word/2010/wordprocessingGroup">
                    <wpg:wgp>
                      <wpg:cNvGrpSpPr/>
                      <wpg:grpSpPr>
                        <a:xfrm>
                          <a:off x="0" y="0"/>
                          <a:ext cx="2953162" cy="2486372"/>
                          <a:chOff x="0" y="0"/>
                          <a:chExt cx="2953162" cy="2486372"/>
                        </a:xfrm>
                      </wpg:grpSpPr>
                      <pic:pic xmlns:pic="http://schemas.openxmlformats.org/drawingml/2006/picture">
                        <pic:nvPicPr>
                          <pic:cNvPr id="13" name="Imagem 13"/>
                          <pic:cNvPicPr>
                            <a:picLocks noChangeAspect="1"/>
                          </pic:cNvPicPr>
                        </pic:nvPicPr>
                        <pic:blipFill>
                          <a:blip r:embed="rId21"/>
                          <a:stretch>
                            <a:fillRect/>
                          </a:stretch>
                        </pic:blipFill>
                        <pic:spPr>
                          <a:xfrm>
                            <a:off x="0" y="0"/>
                            <a:ext cx="1486107" cy="2486372"/>
                          </a:xfrm>
                          <a:prstGeom prst="rect">
                            <a:avLst/>
                          </a:prstGeom>
                        </pic:spPr>
                      </pic:pic>
                      <pic:pic xmlns:pic="http://schemas.openxmlformats.org/drawingml/2006/picture">
                        <pic:nvPicPr>
                          <pic:cNvPr id="14" name="Imagem 14"/>
                          <pic:cNvPicPr>
                            <a:picLocks noChangeAspect="1"/>
                          </pic:cNvPicPr>
                        </pic:nvPicPr>
                        <pic:blipFill>
                          <a:blip r:embed="rId22"/>
                          <a:stretch>
                            <a:fillRect/>
                          </a:stretch>
                        </pic:blipFill>
                        <pic:spPr>
                          <a:xfrm>
                            <a:off x="1486107" y="0"/>
                            <a:ext cx="1467055" cy="2486372"/>
                          </a:xfrm>
                          <a:prstGeom prst="rect">
                            <a:avLst/>
                          </a:prstGeom>
                        </pic:spPr>
                      </pic:pic>
                    </wpg:wgp>
                  </a:graphicData>
                </a:graphic>
              </wp:inline>
            </w:drawing>
          </mc:Choice>
          <mc:Fallback>
            <w:pict>
              <v:group w14:anchorId="28F12C4D" id="Agrupar 14" o:spid="_x0000_s1026" style="width:232.55pt;height:195.8pt;mso-position-horizontal-relative:char;mso-position-vertical-relative:line" coordsize="29531,24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7" type="#_x0000_t75" style="position:absolute;width:14861;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">
                  <v:imagedata r:id="rId23" o:title=""/>
                </v:shape>
                <v:shape id="Imagem 14" o:spid="_x0000_s1028" type="#_x0000_t75" style="position:absolute;left:14861;width:14670;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">
                  <v:imagedata r:id="rId24" o:title=""/>
                </v:shape>
                <w10:anchorlock/>
              </v:group>
            </w:pict>
          </mc:Fallback>
        </mc:AlternateContent>
      </w:r>
    </w:p>
    <w:p w14:paraId="4D1A70B4" w14:textId="36FEE5BD" w:rsidR="00577186" w:rsidRDefault="00577186" w:rsidP="00577186">
      <w:pPr>
        <w:pStyle w:val="Legenda"/>
      </w:pPr>
      <w:bookmarkStart w:id="11" w:name="_Ref197785888"/>
      <w:bookmarkStart w:id="12" w:name="_Ref197785880"/>
      <w:r>
        <w:t xml:space="preserve">Figura </w:t>
      </w:r>
      <w:r>
        <w:fldChar w:fldCharType="begin"/>
      </w:r>
      <w:r>
        <w:instrText xml:space="preserve"> SEQ Figura \* ARABIC </w:instrText>
      </w:r>
      <w:r>
        <w:fldChar w:fldCharType="separate"/>
      </w:r>
      <w:r>
        <w:rPr>
          <w:noProof/>
        </w:rPr>
        <w:t>6</w:t>
      </w:r>
      <w:r>
        <w:fldChar w:fldCharType="end"/>
      </w:r>
      <w:bookmarkEnd w:id="11"/>
      <w:r>
        <w:t xml:space="preserve"> - D</w:t>
      </w:r>
      <w:r w:rsidRPr="00666E71">
        <w:t>esign gráfico para apoio aos itens relativos à dor</w:t>
      </w:r>
      <w:bookmarkEnd w:id="12"/>
    </w:p>
    <w:p w14:paraId="330B4725" w14:textId="77777777" w:rsidR="00EA49C8" w:rsidRPr="00EA49C8" w:rsidRDefault="00EA49C8" w:rsidP="00EA49C8">
      <w:pPr>
        <w:spacing w:before="240"/>
      </w:pPr>
      <w:r w:rsidRPr="00EA49C8">
        <w:t xml:space="preserve">Durante a coleta de dados para avaliar a confiabilidade teste-reteste do BackPEI-CA, ocorreu a pandemia da Covid-19. Isso acarretou a impossibilidade de aplicação dos questionários impressos. A pesquisa foi interrompida e os pesquisadores adaptaram o questionário para um formulário digital, retomando a coleta de dados de forma virtual. Assim, o sistema de medição foi avaliado com a aplicação nos dois formatos, com a avaliação científica indicando a adequação dos procedimentos segundo a confiabilidade teste-reteste </w:t>
      </w:r>
      <w:r w:rsidRPr="00EA49C8">
        <w:fldChar w:fldCharType="begin"/>
      </w:r>
      <w:r w:rsidRPr="00EA49C8">
        <w:instrText xml:space="preserve"> ADDIN ZOTERO_ITEM CSL_CITATION {"citationID":"JavrR83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Pr="00EA49C8">
        <w:fldChar w:fldCharType="separate"/>
      </w:r>
      <w:r w:rsidRPr="00EA49C8">
        <w:rPr>
          <w:rFonts w:cs="Arial"/>
          <w:kern w:val="0"/>
        </w:rPr>
        <w:t xml:space="preserve">(Da Rosa </w:t>
      </w:r>
      <w:r w:rsidRPr="00EA49C8">
        <w:rPr>
          <w:rFonts w:cs="Arial"/>
          <w:i/>
          <w:iCs/>
          <w:kern w:val="0"/>
        </w:rPr>
        <w:t>et al.</w:t>
      </w:r>
      <w:r w:rsidRPr="00EA49C8">
        <w:rPr>
          <w:rFonts w:cs="Arial"/>
          <w:kern w:val="0"/>
        </w:rPr>
        <w:t>, 2022)</w:t>
      </w:r>
      <w:r w:rsidRPr="00EA49C8">
        <w:fldChar w:fldCharType="end"/>
      </w:r>
      <w:r w:rsidRPr="00EA49C8">
        <w:t xml:space="preserve">. Desta forma, há uma alteração dos procedimentos relacionados ao formato de aplicação do questionário. Posteriormente Candotti e colaboradores </w:t>
      </w:r>
      <w:r w:rsidRPr="00EA49C8">
        <w:fldChar w:fldCharType="begin"/>
      </w:r>
      <w:r w:rsidRPr="00EA49C8">
        <w:instrText xml:space="preserve"> ADDIN ZOTERO_ITEM CSL_CITATION {"citationID":"2cTUzRX6","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Pr="00EA49C8">
        <w:fldChar w:fldCharType="separate"/>
      </w:r>
      <w:r w:rsidRPr="00EA49C8">
        <w:rPr>
          <w:rFonts w:cs="Arial"/>
        </w:rPr>
        <w:t>(2023)</w:t>
      </w:r>
      <w:r w:rsidRPr="00EA49C8">
        <w:fldChar w:fldCharType="end"/>
      </w:r>
      <w:r w:rsidRPr="00EA49C8">
        <w:t xml:space="preserve"> avaliaram a confiabilidade teste-reteste do questionário digital, também considerando o procedimento adequado para adultos.</w:t>
      </w:r>
    </w:p>
    <w:p w14:paraId="0CD8EF31" w14:textId="77777777" w:rsidR="00577186" w:rsidRPr="009401AC" w:rsidRDefault="00577186" w:rsidP="009401AC"/>
    <w:p w14:paraId="48A9E9B1" w14:textId="2AF32779" w:rsidR="00040147" w:rsidRDefault="00040147" w:rsidP="00040147">
      <w:pPr>
        <w:pStyle w:val="Ttulo1"/>
      </w:pPr>
      <w:commentRangeStart w:id="13"/>
      <w:r>
        <w:t>DISCUSSÃO</w:t>
      </w:r>
      <w:commentRangeEnd w:id="13"/>
      <w:r w:rsidR="00BA2E67">
        <w:rPr>
          <w:rStyle w:val="Refdecomentrio"/>
          <w:rFonts w:eastAsiaTheme="minorHAnsi" w:cstheme="minorBidi"/>
          <w:b w:val="0"/>
          <w:caps w:val="0"/>
        </w:rPr>
        <w:commentReference w:id="13"/>
      </w:r>
    </w:p>
    <w:p w14:paraId="1C82E06B" w14:textId="77777777" w:rsidR="00083C3A" w:rsidRPr="00C17CFC" w:rsidRDefault="00083C3A" w:rsidP="00083C3A">
      <w:pPr>
        <w:rPr>
          <w:color w:val="FF0000"/>
        </w:rPr>
      </w:pPr>
      <w:r w:rsidRPr="00C17CFC">
        <w:rPr>
          <w:color w:val="FF0000"/>
        </w:rPr>
        <w:t>Avaliação científica dos elementos</w:t>
      </w:r>
    </w:p>
    <w:p w14:paraId="59EAB732" w14:textId="01B0660F" w:rsidR="00083C3A" w:rsidRDefault="000E316E" w:rsidP="00083C3A">
      <w:r>
        <w:t xml:space="preserve">A partir dos resultados percebemos uma valorização do que chamamos de avaliação científica dos elementos. Ou seja, verificar os elementos da estrutura epistemológica (caracterização, representação e procedimentos) utilizando métodos sistemáticos para a </w:t>
      </w:r>
      <w:r w:rsidR="00083C3A">
        <w:t>coleta de dados, análise e aval</w:t>
      </w:r>
      <w:r>
        <w:t xml:space="preserve">iação. </w:t>
      </w:r>
    </w:p>
    <w:p w14:paraId="65EA3720" w14:textId="46610BB9" w:rsidR="000E316E" w:rsidRDefault="000E316E" w:rsidP="000E316E">
      <w:r>
        <w:t xml:space="preserve">Esse tipo de avaliação não é uma necessidade da medição em si, mas parece relacionado as heurísticas próprias da ciência da saúde, e, portanto, da clinimetria. Por exemplo, entre as formas de se realizar a caracterização temos a definição </w:t>
      </w:r>
      <w:r w:rsidR="00081B10">
        <w:t xml:space="preserve">operacional, quando a caracterização é feita a partir dos próprios procedimentos do </w:t>
      </w:r>
      <w:r w:rsidR="00081B10">
        <w:lastRenderedPageBreak/>
        <w:t xml:space="preserve">sistema de medição (por exemplo, o IMC). </w:t>
      </w:r>
      <w:r w:rsidR="00E51579">
        <w:t>Outro modo é fazer a</w:t>
      </w:r>
      <w:r w:rsidR="00081B10">
        <w:t xml:space="preserve"> caracterização de forma implícita, através da relação do conceito com outros conceitos (como ocorre com a síndrome metabólica e a fragilidade). E</w:t>
      </w:r>
      <w:r w:rsidR="00E51579">
        <w:t xml:space="preserve"> também</w:t>
      </w:r>
      <w:r w:rsidR="00081B10">
        <w:t xml:space="preserve"> pode ser feita de modo </w:t>
      </w:r>
      <w:r>
        <w:t>explícit</w:t>
      </w:r>
      <w:r w:rsidR="00081B10">
        <w:t xml:space="preserve">o. </w:t>
      </w:r>
      <w:r w:rsidR="00081B10">
        <w:fldChar w:fldCharType="begin"/>
      </w:r>
      <w:r w:rsidR="00081B10">
        <w:instrText xml:space="preserve"> ADDIN ZOTERO_ITEM CSL_CITATION {"citationID":"Z00CnZOH","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rsidR="00081B10">
        <w:fldChar w:fldCharType="separate"/>
      </w:r>
      <w:r w:rsidR="00081B10" w:rsidRPr="00081B10">
        <w:rPr>
          <w:rFonts w:cs="Arial"/>
        </w:rPr>
        <w:t>(Bradburn; Cartwright; Fuller, 2016; Cartwright; Montuschi, 2018)</w:t>
      </w:r>
      <w:r w:rsidR="00081B10">
        <w:fldChar w:fldCharType="end"/>
      </w:r>
      <w:r w:rsidR="00081B10">
        <w:t>. Mesmo com a ciência produzindo seus conceitos a partir de métodos padronizados de coleta de dados, análise e avaliação isso não significa que esses conceitos, ao serem aplicados em um sistema de medição precisem, necessariamente, passar por um processo de avaliação científica da caracterização, por exemplo. O mesmo vale para a representação</w:t>
      </w:r>
      <w:r>
        <w:t xml:space="preserve"> </w:t>
      </w:r>
      <w:r w:rsidR="00081B10">
        <w:t>e procedimentos. Ainda assim</w:t>
      </w:r>
      <w:r w:rsidR="008C4DE6">
        <w:t>, todos os elementos passaram por alguma avaliação deste tipo por alguma fonte.</w:t>
      </w:r>
    </w:p>
    <w:p w14:paraId="0FDB1700" w14:textId="30FC968F" w:rsidR="00083C3A" w:rsidRPr="00083C3A" w:rsidRDefault="008C4DE6" w:rsidP="008C4DE6">
      <w:r>
        <w:t xml:space="preserve">Por exemplo, hábitos posturais é um conceito importante para o BackPEI, entretanto não é objetivamente caracterizado por nenhuma das fontes. Porém, é verificada a concordância da medição dos hábitos posturais com o sistema LADy </w:t>
      </w:r>
      <w:r>
        <w:fldChar w:fldCharType="begin"/>
      </w:r>
      <w:r>
        <w:instrText xml:space="preserve"> ADDIN ZOTERO_ITEM CSL_CITATION {"citationID":"5g0ACwya","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8C4DE6">
        <w:rPr>
          <w:rFonts w:cs="Arial"/>
          <w:kern w:val="0"/>
        </w:rPr>
        <w:t xml:space="preserve">(Antoniolli </w:t>
      </w:r>
      <w:r w:rsidRPr="008C4DE6">
        <w:rPr>
          <w:rFonts w:cs="Arial"/>
          <w:i/>
          <w:iCs/>
          <w:kern w:val="0"/>
        </w:rPr>
        <w:t>et al.</w:t>
      </w:r>
      <w:r w:rsidRPr="008C4DE6">
        <w:rPr>
          <w:rFonts w:cs="Arial"/>
          <w:kern w:val="0"/>
        </w:rPr>
        <w:t>, 2015)</w:t>
      </w:r>
      <w:r>
        <w:fldChar w:fldCharType="end"/>
      </w:r>
      <w:r>
        <w:t>. Desta forma, parece ser importante para a clinimetria, apresentar métodos para essa avaliação científica da caracterização, representação e procedimentos. Para isso é importante saber a qual elemento cada um dos métodos empregados contempla.</w:t>
      </w:r>
      <w:r w:rsidR="00083C3A">
        <w:t xml:space="preserve"> </w:t>
      </w:r>
    </w:p>
    <w:p w14:paraId="20262092" w14:textId="541F1976" w:rsidR="001246B9" w:rsidRDefault="00C630DC" w:rsidP="00C630DC">
      <w:r>
        <w:t>Ness</w:t>
      </w:r>
      <w:r w:rsidR="005A620A">
        <w:t xml:space="preserve">a revisão encontrou-se uma diversidade de termos se referindo a um mesmo método de análise o que dificulta a compreensão da metodologia dos estudos e do propósito de cada método. </w:t>
      </w:r>
      <w:r w:rsidR="00161F96">
        <w:t xml:space="preserve">Este problema também foi identificado em outra revisão de escopo sobre métodos de avaliação dinâmica do ombro que encontrou também o uso de um mesmo termo se referindo a metodologias diferentes </w:t>
      </w:r>
      <w:r w:rsidR="00161F96">
        <w:fldChar w:fldCharType="begin"/>
      </w:r>
      <w:r w:rsidR="00161F96">
        <w:instrText xml:space="preserve"> ADDIN ZOTERO_ITEM CSL_CITATION {"citationID":"Z4hLyyvt","properties":{"formattedCitation":"(Beraldo; Silva; Candotti, 2022)","plainCitation":"(Beraldo; Silva; Candotti, 2022)","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schema":"https://github.com/citation-style-language/schema/raw/master/csl-citation.json"} </w:instrText>
      </w:r>
      <w:r w:rsidR="00161F96">
        <w:fldChar w:fldCharType="separate"/>
      </w:r>
      <w:r w:rsidR="00161F96" w:rsidRPr="00161F96">
        <w:rPr>
          <w:rFonts w:cs="Arial"/>
        </w:rPr>
        <w:t>(Beraldo; Silva; Candotti, 2022)</w:t>
      </w:r>
      <w:r w:rsidR="00161F96">
        <w:fldChar w:fldCharType="end"/>
      </w:r>
      <w:r w:rsidR="00161F96">
        <w:t xml:space="preserve">. Os autores indicaram que o uso de guias metodológicos voltados para a clinimetria poderiam auxiliar nesse sentido. Entre as fontes dessa revisão apenas uma relatou utilizar um guia deste tipo. Candotti et al. </w:t>
      </w:r>
      <w:r w:rsidR="00161F96">
        <w:fldChar w:fldCharType="begin"/>
      </w:r>
      <w:r w:rsidR="00161F96">
        <w:instrText xml:space="preserve"> ADDIN ZOTERO_ITEM CSL_CITATION {"citationID":"K8ABiGul","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161F96">
        <w:fldChar w:fldCharType="separate"/>
      </w:r>
      <w:r w:rsidR="00161F96" w:rsidRPr="00161F96">
        <w:rPr>
          <w:rFonts w:cs="Arial"/>
        </w:rPr>
        <w:t>(2023)</w:t>
      </w:r>
      <w:r w:rsidR="00161F96">
        <w:fldChar w:fldCharType="end"/>
      </w:r>
      <w:r w:rsidR="00161F96">
        <w:t xml:space="preserve"> informaram seguir o orientado pela iniciativa </w:t>
      </w:r>
      <w:r w:rsidR="001246B9">
        <w:t xml:space="preserve">COSMIN </w:t>
      </w:r>
      <w:r w:rsidR="00161F96">
        <w:fldChar w:fldCharType="begin"/>
      </w:r>
      <w:r w:rsidR="00161F96">
        <w:instrText xml:space="preserve"> ADDIN ZOTERO_ITEM CSL_CITATION {"citationID":"37SkWyJb","properties":{"formattedCitation":"(Mokkink, Lidwine B {\\i{}et al.}, 2010)","plainCitation":"(Mokkink, Lidwine B et al., 2010)","noteIndex":0},"citationItems":[{"id":331,"uris":["http://zotero.org/users/8796872/items/9R5B3Z79"],"itemData":{"id":331,"type":"article-journal","abstract":"Background: The COSMIN checklist (COnsensus-based Standards for the selection of health status Measurement INstruments) was developed in an international Delphi study to evaluate the methodological quality of studies on measurement properties of health-related patient reported outcomes (HR-PROs). In this paper, we explain our choices for the design requirements and preferred statistical methods for which no evidence is available in the literature or on which the Delphi panel members had substantial discussion.\nMethods: The issues described in this paper are a reflection of the Delphi process in which 43 panel members participated.\nResults: The topics discussed are internal consistency (relevance for reflective and formative models, and distinction with unidimensionality), content validity (judging relevance and comprehensiveness), hypotheses testing as an aspect of construct validity (specificity of hypotheses), criterion validity (relevance for PROs), and responsiveness (concept and relation to validity, and (in) appropriate measures).\nConclusions: We expect that this paper will contribute to a better understanding of the rationale behind the items, thereby enhancing the acceptance and use of the COSMIN checklist.","container-title":"BMC Medical Research Methodology","DOI":"10.1186/1471-2288-10-22","ISSN":"1471-2288","issue":"1","journalAbbreviation":"BMC Med Res Methodol","language":"en","page":"22","source":"DOI.org (Crossref)","title":"The COSMIN checklist for evaluating the methodological quality of studies on measurement properties: A clarification of its content","title-short":"The COSMIN checklist for evaluating the methodological quality of studies on measurement properties","volume":"10","author":[{"family":"Mokkink","given":"Lidwine B"},{"family":"Terwee","given":"Caroline B"},{"family":"Knol","given":"Dirk L"},{"family":"Stratford","given":"Paul W"},{"family":"Alonso","given":"Jordi"},{"family":"Patrick","given":"Donald L"},{"family":"Bouter","given":"Lex M"},{"family":"Vet","given":"Henrica CW","dropping-particle":"de"}],"issued":{"date-parts":[["2010",12]]}}}],"schema":"https://github.com/citation-style-language/schema/raw/master/csl-citation.json"} </w:instrText>
      </w:r>
      <w:r w:rsidR="00161F96">
        <w:fldChar w:fldCharType="separate"/>
      </w:r>
      <w:r w:rsidR="00161F96" w:rsidRPr="00161F96">
        <w:rPr>
          <w:rFonts w:cs="Arial"/>
          <w:kern w:val="0"/>
        </w:rPr>
        <w:t xml:space="preserve">(Mokkink, Lidwine B </w:t>
      </w:r>
      <w:r w:rsidR="00161F96" w:rsidRPr="00161F96">
        <w:rPr>
          <w:rFonts w:cs="Arial"/>
          <w:i/>
          <w:iCs/>
          <w:kern w:val="0"/>
        </w:rPr>
        <w:t>et al.</w:t>
      </w:r>
      <w:r w:rsidR="00161F96" w:rsidRPr="00161F96">
        <w:rPr>
          <w:rFonts w:cs="Arial"/>
          <w:kern w:val="0"/>
        </w:rPr>
        <w:t>, 2010)</w:t>
      </w:r>
      <w:r w:rsidR="00161F96">
        <w:fldChar w:fldCharType="end"/>
      </w:r>
      <w:r w:rsidR="00161F96">
        <w:t xml:space="preserve">. </w:t>
      </w:r>
      <w:r w:rsidR="001246B9">
        <w:t xml:space="preserve">Entretanto, a COSMIN identifica parte da metodologia empregada pelas autoras como “erro de medição teste-reteste” que as autoras não reconhecem como uma metodologia específica além de não empregar o termo. </w:t>
      </w:r>
      <w:r w:rsidR="00FA105F">
        <w:t xml:space="preserve">E se Candotti e colaboradoras </w:t>
      </w:r>
      <w:r w:rsidR="00FA105F">
        <w:fldChar w:fldCharType="begin"/>
      </w:r>
      <w:r w:rsidR="00FA105F">
        <w:instrText xml:space="preserve"> ADDIN ZOTERO_ITEM CSL_CITATION {"citationID":"0rHtFMW4","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FA105F">
        <w:fldChar w:fldCharType="separate"/>
      </w:r>
      <w:r w:rsidR="00FA105F" w:rsidRPr="00FA105F">
        <w:rPr>
          <w:rFonts w:cs="Arial"/>
        </w:rPr>
        <w:t>(2023)</w:t>
      </w:r>
      <w:r w:rsidR="00FA105F">
        <w:fldChar w:fldCharType="end"/>
      </w:r>
      <w:r w:rsidR="00FA105F">
        <w:t xml:space="preserve"> tivessem adotado o estabelecido pela COSMIN a confusão se agravaria, pois seria a única fonte a empregar o termo “erro de medição teste-reteste” e a única a considera-la como uma metodologia distinta da “confiabilidade teste-reteste”.</w:t>
      </w:r>
    </w:p>
    <w:p w14:paraId="7986710B" w14:textId="77777777" w:rsidR="00123056" w:rsidRDefault="00FA105F" w:rsidP="00C630DC">
      <w:r>
        <w:lastRenderedPageBreak/>
        <w:t xml:space="preserve">Apesar disso, ao indicar uma referência, Candotti e colaboradoras </w:t>
      </w:r>
      <w:r>
        <w:fldChar w:fldCharType="begin"/>
      </w:r>
      <w:r>
        <w:instrText xml:space="preserve"> ADDIN ZOTERO_ITEM CSL_CITATION {"citationID":"WWv5aqsn","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FA105F">
        <w:rPr>
          <w:rFonts w:cs="Arial"/>
        </w:rPr>
        <w:t>(2023)</w:t>
      </w:r>
      <w:r>
        <w:fldChar w:fldCharType="end"/>
      </w:r>
      <w:r>
        <w:t xml:space="preserve"> permitem um esclarecimento sobre o propósito dos métodos empregados. Por exemplo, a COSMIN definia confiabilidade como </w:t>
      </w:r>
    </w:p>
    <w:p w14:paraId="1A696801" w14:textId="6F3FA9D9" w:rsidR="00FA105F" w:rsidRDefault="00FA105F" w:rsidP="00123056">
      <w:pPr>
        <w:pStyle w:val="Citao"/>
      </w:pPr>
      <w:r>
        <w:t xml:space="preserve">o grau </w:t>
      </w:r>
      <w:r w:rsidRPr="00123056">
        <w:t>no qual uma medição está livre de erros de medição [e] a medida em que as pontuações de pacientes que não mudaram permanecem as mesmas em repetidas medições sob várias condições: por exemplo, [...] ao longo do tempo (teste-reteste)</w:t>
      </w:r>
      <w:r w:rsidR="00123056" w:rsidRPr="00123056">
        <w:t xml:space="preserve"> </w:t>
      </w:r>
      <w:r w:rsidR="00123056" w:rsidRPr="00123056">
        <w:fldChar w:fldCharType="begin"/>
      </w:r>
      <w:r w:rsidR="00123056" w:rsidRPr="00123056">
        <w:instrText xml:space="preserve"> ADDIN ZOTERO_ITEM CSL_CITATION {"citationID":"KNrrMdFS","properties":{"formattedCitation":"(Mokkink, L B {\\i{}et al.}, 2010, p. 743)","plainCitation":"(Mokkink, L B et al., 2010, p. 743)","noteIndex":0},"citationItems":[{"id":329,"uris":["http://zotero.org/users/8796872/items/TZ35LVNR"],"itemData":{"id":329,"type":"article-journal","abstract":"Objective: Lack of consensus on taxonomy, terminology, and definitions has led to confusion about which measurement properties are relevant and which concepts they represent. The aim was to clarify and standardize terminology and definitions of measurement properties by reaching consensus among a group of experts and to develop a taxonomy of measurement properties relevant for evaluating health instruments. Study Design and Setting: An international Delphi study with four written rounds was performed. Participating experts had a background in epidemiology, statistics, psychology, and clinical medicine. The panel was asked to rate their (dis)agreement about proposals on a five-point scale. Consensus was considered to be reached when at least 67% of the panel agreed. Results: Of 91 invited experts, 57 agreed to participate and 43 actually participated. Consensus was reached on positions of measurement properties in the taxonomy (68-84%), terminology (74-88%, except for structural validity [56%]), and definitions of measurement properties (68-88%). The panel extensively discussed the positions of internal consistency and responsiveness in the taxonomy, the terms \"reliability\" and \"structural validity,\" and the definitions of internal consistency and reliability. Conclusions: Consensus on taxonomy, terminology, and definitions of measurement properties was reached. Hopefully, this will lead to a more uniform use of terms and definitions in the literature on measurement properties. © 2010 Elsevier Inc. All rights reserved.","container-title":"Journal of Clinical Epidemiology","DOI":"10.1016/j.jclinepi.2010.02.006","ISSN":"08954356","issue":"7","note":"ISBN: 3120444677\nPMID: 20494804","page":"737-745","title":"The COSMIN study reached international consensus on taxonomy, terminology, and definitions of measurement properties for health-related patient-reported outcomes","volume":"63","author":[{"family":"Mokkink","given":"L B"},{"family":"Terwee","given":"Caroline B"},{"family":"Patrick","given":"Donald L"},{"family":"Alonso","given":"Jordi"},{"family":"Stratford","given":"Paul W"},{"family":"Knol","given":"Dirk L"},{"family":"Bouter","given":"Lex M"},{"family":"Vet","given":"Henrica CW","non-dropping-particle":"de"}],"issued":{"date-parts":[["2010"]]}},"locator":"743","label":"page"}],"schema":"https://github.com/citation-style-language/schema/raw/master/csl-citation.json"} </w:instrText>
      </w:r>
      <w:r w:rsidR="00123056" w:rsidRPr="00123056">
        <w:fldChar w:fldCharType="separate"/>
      </w:r>
      <w:r w:rsidR="00123056" w:rsidRPr="00123056">
        <w:t>(Mokkink, L B et al., 2010, p. 743)</w:t>
      </w:r>
      <w:r w:rsidR="00123056" w:rsidRPr="00123056">
        <w:fldChar w:fldCharType="end"/>
      </w:r>
      <w:r w:rsidR="00123056">
        <w:t>.</w:t>
      </w:r>
    </w:p>
    <w:p w14:paraId="6BC5E201" w14:textId="136F9298" w:rsidR="0035247E" w:rsidRDefault="00123056" w:rsidP="00123056">
      <w:r>
        <w:t xml:space="preserve">A partir dessa definição é possível estabelecer que os métodos empregados na confiabilidade teste-reteste estão mais preocupados em avaliar a qualidade operacional do sistema de medição, entendendo que estão voltados aos procedimentos e não a caracterização ou a representação. </w:t>
      </w:r>
    </w:p>
    <w:p w14:paraId="1A642FF5" w14:textId="2707200F" w:rsidR="0035247E" w:rsidRDefault="0035247E" w:rsidP="0035247E">
      <w:r>
        <w:t>U</w:t>
      </w:r>
      <w:r w:rsidR="00123056">
        <w:t>ma forma de evitar essa confusão decorrente da diversidade de termos, metodologias e conceitos seria que os autores apresentassem definições para os termos empregados na metodologia ou fizessem referências a obras que trouxessem essas definições.</w:t>
      </w:r>
      <w:r>
        <w:t xml:space="preserve"> Permitindo saber exatamente o que o estudo está fazendo e o que pretende com isso.</w:t>
      </w:r>
    </w:p>
    <w:p w14:paraId="7243376B" w14:textId="16F4D01A" w:rsidR="0035247E" w:rsidRDefault="0035247E" w:rsidP="0035247E">
      <w:r>
        <w:t xml:space="preserve">Eventualmente um mesmo método, ou elementos deles, pode ser </w:t>
      </w:r>
      <w:r w:rsidR="00C72F85">
        <w:t>aplicado</w:t>
      </w:r>
      <w:r>
        <w:t xml:space="preserve"> com objetivos distintos. Por exemplo, o índice de kappa foi amplamente utilizado para avaliar os procedimentos através da confiabilidade teste-reteste. Entretanto, essa mesma análise estatística foi aplicada para avaliar a caracterização dos hábitos posturais através da concordância com o sistema LADy.</w:t>
      </w:r>
    </w:p>
    <w:p w14:paraId="47FBE897" w14:textId="0FC0C0A7" w:rsidR="0035247E" w:rsidRDefault="0035247E" w:rsidP="0035247E">
      <w:r>
        <w:t>Outro caso é a validade de conteúdo, que demonstrou uma relação maior com os procedimentos nas pesquisas clinimétricas do BackPEI, mas, para o BABAQ esteve mais relacionada com a caracterização. Essa diferença se deve as perguntas realizadas ao painel de especialistas. Ao avaliar o BackPEI o painel era inquirido sobre aspectos operacionais como a clareza das perguntas</w:t>
      </w:r>
      <w:r w:rsidR="00C72F85">
        <w:t xml:space="preserve"> e</w:t>
      </w:r>
      <w:r>
        <w:t xml:space="preserve"> a adequação do uso de fotografias para </w:t>
      </w:r>
      <w:r w:rsidR="00C72F85">
        <w:t>avaliar hábitos posturais. Já o painel que avaliou o BABAQ foi questionado acerca da necessidade e relevância dos itens, visando reunir no questionário apenas itens que contribuíssem para a medição do comportamento de cuidado com as costas.</w:t>
      </w:r>
    </w:p>
    <w:p w14:paraId="7D6B4FC2" w14:textId="2568A55C" w:rsidR="00C72F85" w:rsidRDefault="00C72F85" w:rsidP="0035247E">
      <w:r>
        <w:t xml:space="preserve">Isso não significa que através da validade de conteúdo se avaliou apenas os procedimentos para o BackPEI e apenas a caracterização para o BABAQ, pois os especialistas poderiam apontar a irrelevância de algum item do BackPEI ou a ausência de um aspecto essencial para o questionário deste sistema de medição. Os métodos não foram desenvolvidos tendo em vista a estrutura epistemológica para </w:t>
      </w:r>
      <w:r>
        <w:lastRenderedPageBreak/>
        <w:t xml:space="preserve">medições, os pesquisadores buscam avaliar da forma mais ampla possíveis o sistema de medição desenvolvido e as vezes se avalia mais de um elemento de uma vez. Mas isso demostra que a validade de conteúdo, por exemplo, pode </w:t>
      </w:r>
      <w:r w:rsidR="0044530A">
        <w:t>avaliar elementos distintos a depender do que se pergunta ao painel de especialistas.</w:t>
      </w:r>
    </w:p>
    <w:p w14:paraId="2180DC14" w14:textId="5A6F029B" w:rsidR="0044530A" w:rsidRDefault="0044530A" w:rsidP="0035247E">
      <w:r>
        <w:t>E o que é melhor? Avaliar os procedimentos através da validade de conteúdo ou a caracterização (ou mesmo a representação)?</w:t>
      </w:r>
    </w:p>
    <w:p w14:paraId="15E8D96A" w14:textId="77777777" w:rsidR="001D521F" w:rsidRDefault="0044530A" w:rsidP="0035247E">
      <w:r>
        <w:t xml:space="preserve">Entre as fontes dessa revisão se identificou uma dedicação maior aos procedimentos, procedido pela caracterização com a representação no final. Essa dedicação se deu tanto ao explicitar os elementos operacionais nos artigos quanto na avaliação científica realizada. A avaliação dos procedimentos através da confiabilidade teste-reteste é bastante ampla e envolve todos os procedimentos e a validade de conteúdo é importante inclusive para o desenvolvimento de questionários possibilitando o aprimoramento de processos como a substituição de palavras e sugestões de materiais de apoio para a compreensão de perguntas </w:t>
      </w:r>
      <w:r w:rsidR="001D521F">
        <w:t>(como as fotografias do BackPEI). Entretanto há uma lacuna sobre como avaliar a caracterização e a representação nas pesquisas clinimétricas do BackPEI.</w:t>
      </w:r>
    </w:p>
    <w:p w14:paraId="462FD4D2" w14:textId="72F8EDC1" w:rsidR="0044530A" w:rsidRDefault="001D521F" w:rsidP="0035247E">
      <w:r>
        <w:t xml:space="preserve">Na clinimetria, a principal forma de avaliar a caracterização de um sistema de medição é através da validade concorrente. </w:t>
      </w:r>
      <w:r w:rsidR="008F18F9">
        <w:t>Os mesmos conceitos são medidos nos mesmos objetos de medição por dois sistemas diferentes, o que está sendo avaliado e um sistema que os cientistas confiam que mede aquele conceito. Caso os resultados sejam semelhantes é possível afirmar que ambos os sistemas medem o mesmo conceito.</w:t>
      </w:r>
      <w:r w:rsidR="00FC79D1">
        <w:t xml:space="preserve"> É o mesmo método que foi aplicado na avaliação da concordância do BackPEI com o sistema LADy</w:t>
      </w:r>
      <w:r w:rsidR="00AC1D98">
        <w:t xml:space="preserve"> </w:t>
      </w:r>
      <w:r w:rsidR="00AC1D98">
        <w:fldChar w:fldCharType="begin"/>
      </w:r>
      <w:r w:rsidR="00AC1D98">
        <w:instrText xml:space="preserve"> ADDIN ZOTERO_ITEM CSL_CITATION {"citationID":"3V2WsNGi","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rsidR="00AC1D98">
        <w:fldChar w:fldCharType="separate"/>
      </w:r>
      <w:r w:rsidR="00AC1D98" w:rsidRPr="00AC1D98">
        <w:rPr>
          <w:rFonts w:cs="Arial"/>
          <w:kern w:val="0"/>
        </w:rPr>
        <w:t xml:space="preserve">(Antoniolli </w:t>
      </w:r>
      <w:r w:rsidR="00AC1D98" w:rsidRPr="00AC1D98">
        <w:rPr>
          <w:rFonts w:cs="Arial"/>
          <w:i/>
          <w:iCs/>
          <w:kern w:val="0"/>
        </w:rPr>
        <w:t>et al.</w:t>
      </w:r>
      <w:r w:rsidR="00AC1D98" w:rsidRPr="00AC1D98">
        <w:rPr>
          <w:rFonts w:cs="Arial"/>
          <w:kern w:val="0"/>
        </w:rPr>
        <w:t>, 2015)</w:t>
      </w:r>
      <w:r w:rsidR="00AC1D98">
        <w:fldChar w:fldCharType="end"/>
      </w:r>
      <w:r w:rsidR="00FC79D1">
        <w:t xml:space="preserve">. Porém, como o LADy não é considerado </w:t>
      </w:r>
      <w:r w:rsidR="00AC1D98">
        <w:t xml:space="preserve">o padrão-ouro na medição dos hábitos posturais dificilmente os autores chamariam este método de validade concorrente. </w:t>
      </w:r>
    </w:p>
    <w:p w14:paraId="39C87346" w14:textId="0865900D" w:rsidR="008F18F9" w:rsidRDefault="00FC79D1" w:rsidP="0035247E">
      <w:r>
        <w:t>Entretanto</w:t>
      </w:r>
      <w:r w:rsidR="00AC1D98">
        <w:t xml:space="preserve">, para alguns sistemas de medição não existe a possibilidade de comparação com um padrão-ouro. É o caso de sistemas de medição baseados no auto-relato, como o BackPEI, em que a única forma possível de avaliar a validade concorrente é ao avaliar a versão curta de um questionário em comparação com a versão longa. </w:t>
      </w:r>
      <w:r w:rsidR="00EB2446">
        <w:t xml:space="preserve">Assim, a única forma possível de um sistema de medição baseado em auto-relato passar por uma análise pela validade de conteúdo é quando ele, por uma alteração nos procedimentos, apresenta uma vantagem operacional em relação a um sistema de medição já estabelecido destinado ao mesmo conceito. </w:t>
      </w:r>
    </w:p>
    <w:p w14:paraId="6F8A2CAC" w14:textId="0E8EEEA0" w:rsidR="00E51579" w:rsidRDefault="00EB2446" w:rsidP="0035247E">
      <w:r>
        <w:lastRenderedPageBreak/>
        <w:t xml:space="preserve">Uma alternativa é a validade </w:t>
      </w:r>
      <w:r w:rsidR="00E51579">
        <w:t>estrutural,</w:t>
      </w:r>
      <w:r>
        <w:t xml:space="preserve"> método utilizado por </w:t>
      </w:r>
      <w:r w:rsidRPr="00EB2446">
        <w:t>Akbari-Chehrehbargh, Tavafian e Montazeri</w:t>
      </w:r>
      <w:r>
        <w:t xml:space="preserve"> </w:t>
      </w:r>
      <w:r>
        <w:fldChar w:fldCharType="begin"/>
      </w:r>
      <w:r>
        <w:instrText xml:space="preserve"> ADDIN ZOTERO_ITEM CSL_CITATION {"citationID":"56DzBFbo","properties":{"formattedCitation":"(2020)","plainCitation":"(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uppress-author":true}],"schema":"https://github.com/citation-style-language/schema/raw/master/csl-citation.json"} </w:instrText>
      </w:r>
      <w:r>
        <w:fldChar w:fldCharType="separate"/>
      </w:r>
      <w:r w:rsidRPr="00EB2446">
        <w:rPr>
          <w:rFonts w:cs="Arial"/>
        </w:rPr>
        <w:t>(2020)</w:t>
      </w:r>
      <w:r>
        <w:fldChar w:fldCharType="end"/>
      </w:r>
      <w:r w:rsidR="00E51579">
        <w:t>. Por esse método os itens são agrupados conforme sua semelhança segundo testes estatísticos. Esse agrupamento pode comprovar a caracterização na medida que reflete as previsões teóricas feitas posteriormente. Ou pode avançar a caracterização na medida que os autores buscam interpretar os conceitos correspondentes aos conjuntos de itens de um questionário.</w:t>
      </w:r>
      <w:r w:rsidR="001246C3">
        <w:t xml:space="preserve"> </w:t>
      </w:r>
    </w:p>
    <w:p w14:paraId="1D80A691" w14:textId="3CCDA5FE" w:rsidR="00EB2446" w:rsidRDefault="00E51579" w:rsidP="0035247E">
      <w:r>
        <w:t xml:space="preserve">Outra opção de avaliação científica da caracterização é através da associação com conceitos que não são o medido pelo sistema de medição. Isso é o que </w:t>
      </w:r>
      <w:r w:rsidRPr="00E51579">
        <w:t>Gökşen, Kocaman e Yildirim</w:t>
      </w:r>
      <w:r>
        <w:t xml:space="preserve"> </w:t>
      </w:r>
      <w:r>
        <w:fldChar w:fldCharType="begin"/>
      </w:r>
      <w:r>
        <w:instrText xml:space="preserve"> ADDIN ZOTERO_ITEM CSL_CITATION {"citationID":"2Pe3oPqJ","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E51579">
        <w:rPr>
          <w:rFonts w:cs="Arial"/>
        </w:rPr>
        <w:t>(2023)</w:t>
      </w:r>
      <w:r>
        <w:fldChar w:fldCharType="end"/>
      </w:r>
      <w:r>
        <w:t xml:space="preserve"> fizeram ao avaliar a correlação do BackPEI com o MHQ, estes não medem os mesmos conceitos, mas possuem alguma semelhança. Ao medir a correlação entre os sistemas espera-se uma correlação moderada e isso é um indicativo da correspondência da medição do sistema com a caracterização do conceito. Esse método, assim como a exploração da relação do conceito medido com outros conceitos e a validade estrutural são boas formas de apontar a caracterização de um sistema de medição. Nesse sentido também é útil que os painéis de especialistas sejam</w:t>
      </w:r>
      <w:r w:rsidR="008726D3">
        <w:t xml:space="preserve"> apresentados à caracterização do conceito medido e</w:t>
      </w:r>
      <w:r>
        <w:t xml:space="preserve"> questionados sobre a correspondência</w:t>
      </w:r>
      <w:r w:rsidR="008726D3">
        <w:t xml:space="preserve"> deste com o sistema de medição. Todas essas possíveis soluções apontam para uma mesma necessidade, um maior esforço por parte dos pesquisadores da clinimetria nos aspectos teóricos da caracterização. Por exemplo, trazendo definições explícitas, delimitando as relações que o conceito possui com outros conceitos ou apresentando como os itens de um questionário refletem a caracterização do conceito medido.</w:t>
      </w:r>
    </w:p>
    <w:p w14:paraId="709D6AE6" w14:textId="5016D3C7" w:rsidR="001246C3" w:rsidRDefault="001246C3" w:rsidP="0035247E">
      <w:r>
        <w:t xml:space="preserve">Como pode ser visto existe uma certa correspondência entre os métodos de validade e caracterização. Enquanto que métodos de confiabilidade possuem essa relação com os procedimentos. Assim, uma estratégia comum na clinimetria, em avaliar a validade e a confiabilidade de um sistema de medição é uma forma de buscar avaliar tanto a caracterização quanto os procedimentos de um sistema de medição. Entretanto essa não é uma regra, como demonstramos a validade de conteúdo pode ser conduzida de modo a avaliar os procedimentos. As avaliações qualitativas da compreensão dos questionários estão avaliando os procedimentos e foram chamadas de validade de face </w:t>
      </w:r>
      <w:r>
        <w:fldChar w:fldCharType="begin"/>
      </w:r>
      <w:r>
        <w:instrText xml:space="preserve"> ADDIN ZOTERO_ITEM CSL_CITATION {"citationID":"bXUPylux","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fldChar w:fldCharType="separate"/>
      </w:r>
      <w:r w:rsidRPr="001246C3">
        <w:rPr>
          <w:rFonts w:cs="Arial"/>
        </w:rPr>
        <w:t>(Akbari-Chehrehbargh; Tavafian; Montazeri, 2020)</w:t>
      </w:r>
      <w:r>
        <w:fldChar w:fldCharType="end"/>
      </w:r>
      <w:r>
        <w:t xml:space="preserve">. Outro exemplo é a avaliação dos itens de um instrumento através do alfa de Cronbach. Entre as fontes essa análise estatística foi considerada parte da confiabilidade. Entretando, é uma medida relacionada com a validade estrutural que demonstra o quanto um </w:t>
      </w:r>
      <w:r>
        <w:lastRenderedPageBreak/>
        <w:t>conjunto de itens estão correlacionados entre si</w:t>
      </w:r>
      <w:r w:rsidR="00D25CC0">
        <w:t>, indicando a consistência de um instrumento justamente porque essa correlação entre os itens reflete uma correlação com um elemento subjacente a todos eles, o conceito. Assim, embora o alfa de Cronbach, e outras medidas de consistência interna, sejam consideradas medidas de confiabilidade, elas estão mais relacionadas com a caracterização de um conceito em um sistema de medição.</w:t>
      </w:r>
    </w:p>
    <w:p w14:paraId="273967BD" w14:textId="3A2E994F" w:rsidR="00CC59AF" w:rsidRDefault="001F50E7" w:rsidP="00CC59AF">
      <w:r>
        <w:t>A representação é o elemento</w:t>
      </w:r>
      <w:r w:rsidR="00592498">
        <w:t xml:space="preserve"> da estrutura epistemológica</w:t>
      </w:r>
      <w:r>
        <w:t xml:space="preserve"> menos abordado entre as fontes</w:t>
      </w:r>
      <w:r w:rsidR="00592498">
        <w:t>. Em geral as escalas são arbitrárias não é estabelecida uma correspondência entre os valores e os conceitos medidos, não é apresentado qual o tipo da escala e não há uma avaliação científica da representação. Uma melhor caracterização do conceito</w:t>
      </w:r>
      <w:r w:rsidR="008C5E05">
        <w:t xml:space="preserve"> já ajuda nisso, pois esclarece o que o compõe e permite estabelecer correspondências entre os valores da representação e características da conceito. </w:t>
      </w:r>
    </w:p>
    <w:p w14:paraId="6055B986" w14:textId="665D3BBB" w:rsidR="008C5E05" w:rsidRDefault="008C5E05" w:rsidP="00592498">
      <w:r>
        <w:t>Por exemplo, a dor é uma percepção. Segundo o BackPEI uma dor com intensidade de 0cm corresponde a nenhuma dor, portanto a uma percepção</w:t>
      </w:r>
      <w:r w:rsidR="00BF2A64">
        <w:t xml:space="preserve"> acessível a qualquer indivíduo que não sentiu dor em algum momento. Entretanto, o limite superior da escala não é tão facilmente atribuível. Pois o que seria o máximo de dor? Existe? A medição proposta atribui o valor de 10cm para esse limite superior e estabelece que ele como a pior dor que o indivíduo sob medição pode imaginar. Assim, dois indivíduos que sintam uma dor com a mesma intensidade podem atribuir valores diferentes na escala se forem diferentes na capacidade de imaginar dores mais intensas que aquela. Uma caracterização da dor poderia esclarecer porque ela possui um limite inferior e um superior e a relação da dor com a capacidade de imaginar a dor. Também poderia gerar suposições sobre o comportamento da escala. Por exemplo se a escala se baseia na imaginação a presença de dor nos pais gera a capacidade de imaginar dores mais intensas, </w:t>
      </w:r>
      <w:r w:rsidR="00CC59AF">
        <w:t>e, portanto,</w:t>
      </w:r>
      <w:r w:rsidR="00BF2A64">
        <w:t xml:space="preserve"> resulta em dores com valores</w:t>
      </w:r>
      <w:r w:rsidR="00CC59AF">
        <w:t>.</w:t>
      </w:r>
    </w:p>
    <w:p w14:paraId="23FD4DC0" w14:textId="7D3970C1" w:rsidR="00355640" w:rsidRDefault="00CC59AF" w:rsidP="00355640">
      <w:r>
        <w:t xml:space="preserve">Outra contribuição dessa caracterização mais detalhada seria demonstrar melhor a correspondência entre o comprimento da escala e a percepção de dor, isso é importante para demonstrar o tipo de escala. Pois não é porque o comprimento em cm é uma escala racional que a sua utilização para medir a dor gera também uma escala racional para a intensidade da dor. Por exemplo, ainda que 4cm seja metade de um comprimento de 8cm, entretanto não parece óbvio que uma dor de 4cm seja metade de uma dor de 8cm. Na medição é comum que se utilize um fenômeno para </w:t>
      </w:r>
      <w:r>
        <w:lastRenderedPageBreak/>
        <w:t>medir outro. Por exemplo, termômetros do tipo termopar mede a temperatura a partir da diferença de pontencial. Entretanto a relação entre a diferença de potencial não é linear e os valores precisam ser convertidos a partir de uma equação polinomial de 5º a 9º a depender do termopar. E, mesmo a diferença de potencial medida em volts seja uma escala racional, sua conversão para ºC gera uma escala intervalar. Assim</w:t>
      </w:r>
      <w:r w:rsidR="00355640">
        <w:t>, não é porque uma escala racional é utilizada para medir um efeito relacionado com o conceito sendo medido que os valores dessa escala racional correspondem exatamente às magnitudes do conceito sendo medido.</w:t>
      </w:r>
    </w:p>
    <w:p w14:paraId="7905851F" w14:textId="69E0D5F3" w:rsidR="00355640" w:rsidRDefault="00355640" w:rsidP="00355640">
      <w:r>
        <w:t>Determinar o tipo de escala é muito importante pois é assim que vão ser determinados quais os testes estatísticos serão possíveis nas pesquisas que aplicarão o sistema de medição. Variáveis nominais e ordinais não permitem a aplicação de testes paramétricos que são mais valorizados dentro da ciência da saúde e permitem a determinação do poder, tamanho da amostra e tamanho de efeito (ou ao menos facilitam essa determinação ou a fazem de uma forma mais inteligível para os pesquisadores). Nessa revisão nós apresentamos como as fontes encararam a representação, o que, em geral, foi demonstrado através das análises estatísticas empregadas. Assim, as representações da intensidade de dor são sempre tratadas como racionais ou intervalares (pois são avaliadas através do ICC), entretanto, como já apresentado, isso não está evidente.</w:t>
      </w:r>
    </w:p>
    <w:p w14:paraId="5AC528CB" w14:textId="6FBC2C38" w:rsidR="00355640" w:rsidRDefault="00355640" w:rsidP="00355640">
      <w:r>
        <w:t>O mesmo vale para a pontuação do BackPEI que também é tratada como uma variável intervalar ou racional (pois também foi avaliada através do ICC). Entretanto</w:t>
      </w:r>
      <w:r w:rsidR="0095329F">
        <w:t xml:space="preserve">, por apresentar pesos iguais a todos os fatores de risco ela só pode corresponder a uma escala intervalar se o risco de dor nas costas ou no pescoço for exatamente o mesmo para cada fator e se a inter-relação entre todos os fatores for igual, o que as revisões de literatura utilizadas no desenvolvimento do BackPEI demonstram que não é o caso. </w:t>
      </w:r>
    </w:p>
    <w:p w14:paraId="17140DFA" w14:textId="42910392" w:rsidR="0095329F" w:rsidRDefault="0095329F" w:rsidP="00355640">
      <w:r>
        <w:t>Só que pra demonstrar essas coisas é preciso usar (problema da medição nômica)</w:t>
      </w:r>
    </w:p>
    <w:p w14:paraId="44C59DBF" w14:textId="77777777" w:rsidR="00CC59AF" w:rsidRDefault="00CC59AF" w:rsidP="00592498"/>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ucas Beraldo" w:date="2025-05-12T10:27:00Z" w:initials="LB">
    <w:p w14:paraId="43108CB1" w14:textId="593C5BD0" w:rsidR="009850FC" w:rsidRDefault="009850FC">
      <w:pPr>
        <w:pStyle w:val="Textodecomentrio"/>
      </w:pPr>
      <w:r>
        <w:rPr>
          <w:rStyle w:val="Refdecomentrio"/>
        </w:rPr>
        <w:annotationRef/>
      </w:r>
      <w:r>
        <w:t>Alterado</w:t>
      </w:r>
    </w:p>
  </w:comment>
  <w:comment w:id="10" w:author="Lucas Beraldo" w:date="2025-05-11T20:10:00Z" w:initials="LB">
    <w:p w14:paraId="23B38D7F" w14:textId="19B77FC6" w:rsidR="00CF043C" w:rsidRDefault="00CF043C" w:rsidP="00CF043C">
      <w:pPr>
        <w:pStyle w:val="Textodecomentrio"/>
      </w:pPr>
      <w:r>
        <w:rPr>
          <w:rStyle w:val="Refdecomentrio"/>
        </w:rPr>
        <w:annotationRef/>
      </w:r>
      <w:r>
        <w:t>Cuidar em apresentar a sigla</w:t>
      </w:r>
    </w:p>
  </w:comment>
  <w:comment w:id="13" w:author="Lucas Beraldo" w:date="2025-05-10T21:32:00Z" w:initials="LB">
    <w:p w14:paraId="66DB7A70" w14:textId="7D827274" w:rsidR="00BA2E67" w:rsidRDefault="00BA2E67">
      <w:pPr>
        <w:pStyle w:val="Textodecomentrio"/>
      </w:pPr>
      <w:r>
        <w:rPr>
          <w:rStyle w:val="Refdecomentrio"/>
        </w:rPr>
        <w:annotationRef/>
      </w:r>
      <w:r>
        <w:t>Daqui pra frente não está nada feito. Apenas os andaimes da constr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108CB1" w15:done="0"/>
  <w15:commentEx w15:paraId="23B38D7F" w15:done="0"/>
  <w15:commentEx w15:paraId="66DB7A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2509F1" w16cex:dateUtc="2025-05-12T13:27:00Z"/>
  <w16cex:commentExtensible w16cex:durableId="3A00389C" w16cex:dateUtc="2025-05-11T23:10:00Z"/>
  <w16cex:commentExtensible w16cex:durableId="3ABA5A0B" w16cex:dateUtc="2025-05-11T0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108CB1" w16cid:durableId="3A2509F1"/>
  <w16cid:commentId w16cid:paraId="23B38D7F" w16cid:durableId="3A00389C"/>
  <w16cid:commentId w16cid:paraId="66DB7A70" w16cid:durableId="3ABA5A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E76C77" w14:textId="77777777" w:rsidR="00F071D2" w:rsidRDefault="00F071D2" w:rsidP="009850FC">
      <w:pPr>
        <w:spacing w:line="240" w:lineRule="auto"/>
      </w:pPr>
      <w:r>
        <w:separator/>
      </w:r>
    </w:p>
  </w:endnote>
  <w:endnote w:type="continuationSeparator" w:id="0">
    <w:p w14:paraId="6695131A" w14:textId="77777777" w:rsidR="00F071D2" w:rsidRDefault="00F071D2" w:rsidP="009850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65F0CD" w14:textId="77777777" w:rsidR="009850FC" w:rsidRDefault="009850F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F76DAB" w14:textId="77777777" w:rsidR="00F071D2" w:rsidRDefault="00F071D2" w:rsidP="009850FC">
      <w:pPr>
        <w:spacing w:line="240" w:lineRule="auto"/>
      </w:pPr>
      <w:r>
        <w:separator/>
      </w:r>
    </w:p>
  </w:footnote>
  <w:footnote w:type="continuationSeparator" w:id="0">
    <w:p w14:paraId="65C2234F" w14:textId="77777777" w:rsidR="00F071D2" w:rsidRDefault="00F071D2" w:rsidP="009850FC">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32964"/>
    <w:rsid w:val="000366F3"/>
    <w:rsid w:val="00037122"/>
    <w:rsid w:val="00040147"/>
    <w:rsid w:val="00062C6E"/>
    <w:rsid w:val="00070585"/>
    <w:rsid w:val="00081B10"/>
    <w:rsid w:val="00083C3A"/>
    <w:rsid w:val="00084270"/>
    <w:rsid w:val="000977D2"/>
    <w:rsid w:val="000A02BA"/>
    <w:rsid w:val="000A0591"/>
    <w:rsid w:val="000A23EF"/>
    <w:rsid w:val="000A3994"/>
    <w:rsid w:val="000A6761"/>
    <w:rsid w:val="000D0CF4"/>
    <w:rsid w:val="000D681B"/>
    <w:rsid w:val="000E1494"/>
    <w:rsid w:val="000E1D5E"/>
    <w:rsid w:val="000E2721"/>
    <w:rsid w:val="000E316E"/>
    <w:rsid w:val="000F42A8"/>
    <w:rsid w:val="00104AED"/>
    <w:rsid w:val="0010654A"/>
    <w:rsid w:val="00114726"/>
    <w:rsid w:val="00123056"/>
    <w:rsid w:val="00123FEF"/>
    <w:rsid w:val="001246B9"/>
    <w:rsid w:val="001246C3"/>
    <w:rsid w:val="00161F96"/>
    <w:rsid w:val="001709D5"/>
    <w:rsid w:val="001A3EC4"/>
    <w:rsid w:val="001A7089"/>
    <w:rsid w:val="001C2EA1"/>
    <w:rsid w:val="001C62C9"/>
    <w:rsid w:val="001D01C7"/>
    <w:rsid w:val="001D521F"/>
    <w:rsid w:val="001D53AD"/>
    <w:rsid w:val="001D60F5"/>
    <w:rsid w:val="001E6B49"/>
    <w:rsid w:val="001E6E49"/>
    <w:rsid w:val="001F46F0"/>
    <w:rsid w:val="001F50E7"/>
    <w:rsid w:val="00202185"/>
    <w:rsid w:val="00204E4C"/>
    <w:rsid w:val="00215078"/>
    <w:rsid w:val="00217A89"/>
    <w:rsid w:val="00220253"/>
    <w:rsid w:val="00220DF0"/>
    <w:rsid w:val="002359F8"/>
    <w:rsid w:val="00254E45"/>
    <w:rsid w:val="00256AC2"/>
    <w:rsid w:val="0026323E"/>
    <w:rsid w:val="00265D4B"/>
    <w:rsid w:val="00271E08"/>
    <w:rsid w:val="00294070"/>
    <w:rsid w:val="00295721"/>
    <w:rsid w:val="002A1CF5"/>
    <w:rsid w:val="002B561A"/>
    <w:rsid w:val="002B5678"/>
    <w:rsid w:val="002C23D5"/>
    <w:rsid w:val="002C6992"/>
    <w:rsid w:val="002D1018"/>
    <w:rsid w:val="002D3870"/>
    <w:rsid w:val="002F3150"/>
    <w:rsid w:val="00300C47"/>
    <w:rsid w:val="00303144"/>
    <w:rsid w:val="0030456F"/>
    <w:rsid w:val="00323BC4"/>
    <w:rsid w:val="003261A1"/>
    <w:rsid w:val="003318AB"/>
    <w:rsid w:val="0033371D"/>
    <w:rsid w:val="00333742"/>
    <w:rsid w:val="003434DC"/>
    <w:rsid w:val="00347DDC"/>
    <w:rsid w:val="0035247E"/>
    <w:rsid w:val="003548B9"/>
    <w:rsid w:val="00355640"/>
    <w:rsid w:val="003627BB"/>
    <w:rsid w:val="0036679F"/>
    <w:rsid w:val="00385D01"/>
    <w:rsid w:val="00387624"/>
    <w:rsid w:val="00394E5E"/>
    <w:rsid w:val="003965BD"/>
    <w:rsid w:val="003A1FDB"/>
    <w:rsid w:val="003C4C91"/>
    <w:rsid w:val="003D6128"/>
    <w:rsid w:val="003E55C8"/>
    <w:rsid w:val="003F65E3"/>
    <w:rsid w:val="004002F8"/>
    <w:rsid w:val="004031C0"/>
    <w:rsid w:val="00421072"/>
    <w:rsid w:val="00443AB0"/>
    <w:rsid w:val="0044530A"/>
    <w:rsid w:val="00447621"/>
    <w:rsid w:val="00454248"/>
    <w:rsid w:val="00461416"/>
    <w:rsid w:val="004735A2"/>
    <w:rsid w:val="004827E6"/>
    <w:rsid w:val="00482CA8"/>
    <w:rsid w:val="004923C3"/>
    <w:rsid w:val="00495AA7"/>
    <w:rsid w:val="004A44B2"/>
    <w:rsid w:val="004B5F77"/>
    <w:rsid w:val="004C23A2"/>
    <w:rsid w:val="004C32AB"/>
    <w:rsid w:val="004C786B"/>
    <w:rsid w:val="004D5209"/>
    <w:rsid w:val="004E6278"/>
    <w:rsid w:val="004F63EC"/>
    <w:rsid w:val="005129C6"/>
    <w:rsid w:val="00523703"/>
    <w:rsid w:val="00531C33"/>
    <w:rsid w:val="00536952"/>
    <w:rsid w:val="00552241"/>
    <w:rsid w:val="005723D0"/>
    <w:rsid w:val="005735EE"/>
    <w:rsid w:val="005744EC"/>
    <w:rsid w:val="00577186"/>
    <w:rsid w:val="005832BF"/>
    <w:rsid w:val="00583D92"/>
    <w:rsid w:val="00592498"/>
    <w:rsid w:val="00597C32"/>
    <w:rsid w:val="005A620A"/>
    <w:rsid w:val="005A68DB"/>
    <w:rsid w:val="005C0605"/>
    <w:rsid w:val="005D3AF7"/>
    <w:rsid w:val="005D5A87"/>
    <w:rsid w:val="005F03ED"/>
    <w:rsid w:val="00602214"/>
    <w:rsid w:val="00604BA5"/>
    <w:rsid w:val="00615B56"/>
    <w:rsid w:val="00623A68"/>
    <w:rsid w:val="00624152"/>
    <w:rsid w:val="00635B7D"/>
    <w:rsid w:val="00650254"/>
    <w:rsid w:val="00650D4D"/>
    <w:rsid w:val="006621C5"/>
    <w:rsid w:val="00663D31"/>
    <w:rsid w:val="00685C2E"/>
    <w:rsid w:val="00694D91"/>
    <w:rsid w:val="006B131E"/>
    <w:rsid w:val="006B650E"/>
    <w:rsid w:val="006C5DBE"/>
    <w:rsid w:val="006F0C59"/>
    <w:rsid w:val="006F45C5"/>
    <w:rsid w:val="007118B6"/>
    <w:rsid w:val="00714C1A"/>
    <w:rsid w:val="0072227D"/>
    <w:rsid w:val="00731691"/>
    <w:rsid w:val="00732268"/>
    <w:rsid w:val="00734560"/>
    <w:rsid w:val="007422A5"/>
    <w:rsid w:val="00754697"/>
    <w:rsid w:val="00754C6B"/>
    <w:rsid w:val="00765ABF"/>
    <w:rsid w:val="00770B04"/>
    <w:rsid w:val="00782C48"/>
    <w:rsid w:val="007A58F2"/>
    <w:rsid w:val="007C0164"/>
    <w:rsid w:val="007D0203"/>
    <w:rsid w:val="007D34A7"/>
    <w:rsid w:val="007E3E2F"/>
    <w:rsid w:val="007E59BB"/>
    <w:rsid w:val="007F0C84"/>
    <w:rsid w:val="007F0DB0"/>
    <w:rsid w:val="007F2522"/>
    <w:rsid w:val="008078BE"/>
    <w:rsid w:val="00812EEA"/>
    <w:rsid w:val="00822559"/>
    <w:rsid w:val="00823908"/>
    <w:rsid w:val="00843843"/>
    <w:rsid w:val="00852718"/>
    <w:rsid w:val="008726D3"/>
    <w:rsid w:val="00886B89"/>
    <w:rsid w:val="008C4DE6"/>
    <w:rsid w:val="008C5E05"/>
    <w:rsid w:val="008D358E"/>
    <w:rsid w:val="008D61FC"/>
    <w:rsid w:val="008E7969"/>
    <w:rsid w:val="008F18F9"/>
    <w:rsid w:val="008F4158"/>
    <w:rsid w:val="008F76E5"/>
    <w:rsid w:val="0090110C"/>
    <w:rsid w:val="00915757"/>
    <w:rsid w:val="009401AC"/>
    <w:rsid w:val="00950D33"/>
    <w:rsid w:val="0095329F"/>
    <w:rsid w:val="009612E7"/>
    <w:rsid w:val="0096625B"/>
    <w:rsid w:val="00974A03"/>
    <w:rsid w:val="009850FC"/>
    <w:rsid w:val="009B4CA5"/>
    <w:rsid w:val="009C2E79"/>
    <w:rsid w:val="009D441C"/>
    <w:rsid w:val="00A00C0D"/>
    <w:rsid w:val="00A035CA"/>
    <w:rsid w:val="00A218FB"/>
    <w:rsid w:val="00A34264"/>
    <w:rsid w:val="00A36A61"/>
    <w:rsid w:val="00A43DDD"/>
    <w:rsid w:val="00A519A4"/>
    <w:rsid w:val="00A55562"/>
    <w:rsid w:val="00A56B12"/>
    <w:rsid w:val="00A57207"/>
    <w:rsid w:val="00A57C36"/>
    <w:rsid w:val="00A60887"/>
    <w:rsid w:val="00A75950"/>
    <w:rsid w:val="00A91893"/>
    <w:rsid w:val="00AA7688"/>
    <w:rsid w:val="00AC1D98"/>
    <w:rsid w:val="00AC2902"/>
    <w:rsid w:val="00AE1D0D"/>
    <w:rsid w:val="00AE35CB"/>
    <w:rsid w:val="00AF673C"/>
    <w:rsid w:val="00B00B91"/>
    <w:rsid w:val="00B023AF"/>
    <w:rsid w:val="00B14AD2"/>
    <w:rsid w:val="00B35A09"/>
    <w:rsid w:val="00B604AE"/>
    <w:rsid w:val="00B8080A"/>
    <w:rsid w:val="00BA2D72"/>
    <w:rsid w:val="00BA2E67"/>
    <w:rsid w:val="00BB10E7"/>
    <w:rsid w:val="00BB24E0"/>
    <w:rsid w:val="00BD572E"/>
    <w:rsid w:val="00BF2A64"/>
    <w:rsid w:val="00C04196"/>
    <w:rsid w:val="00C17CFC"/>
    <w:rsid w:val="00C20C72"/>
    <w:rsid w:val="00C27B98"/>
    <w:rsid w:val="00C473BE"/>
    <w:rsid w:val="00C630DC"/>
    <w:rsid w:val="00C6461F"/>
    <w:rsid w:val="00C71D23"/>
    <w:rsid w:val="00C71E93"/>
    <w:rsid w:val="00C72F85"/>
    <w:rsid w:val="00C75E8A"/>
    <w:rsid w:val="00C85265"/>
    <w:rsid w:val="00C97C1A"/>
    <w:rsid w:val="00CA3BA6"/>
    <w:rsid w:val="00CB4C14"/>
    <w:rsid w:val="00CB7917"/>
    <w:rsid w:val="00CC4622"/>
    <w:rsid w:val="00CC59AF"/>
    <w:rsid w:val="00CD5FF1"/>
    <w:rsid w:val="00CD61F4"/>
    <w:rsid w:val="00CF043C"/>
    <w:rsid w:val="00CF2A1E"/>
    <w:rsid w:val="00D0062A"/>
    <w:rsid w:val="00D142C5"/>
    <w:rsid w:val="00D24871"/>
    <w:rsid w:val="00D25CC0"/>
    <w:rsid w:val="00D2684B"/>
    <w:rsid w:val="00D428E0"/>
    <w:rsid w:val="00D428E6"/>
    <w:rsid w:val="00D438F7"/>
    <w:rsid w:val="00D46684"/>
    <w:rsid w:val="00D51B23"/>
    <w:rsid w:val="00D718BF"/>
    <w:rsid w:val="00D85AC7"/>
    <w:rsid w:val="00D930EB"/>
    <w:rsid w:val="00D933CE"/>
    <w:rsid w:val="00DA3FFE"/>
    <w:rsid w:val="00DA764F"/>
    <w:rsid w:val="00DA7DF3"/>
    <w:rsid w:val="00DB4265"/>
    <w:rsid w:val="00DD05F6"/>
    <w:rsid w:val="00DF560D"/>
    <w:rsid w:val="00DF6AE8"/>
    <w:rsid w:val="00E10B02"/>
    <w:rsid w:val="00E16663"/>
    <w:rsid w:val="00E22487"/>
    <w:rsid w:val="00E403C7"/>
    <w:rsid w:val="00E44B18"/>
    <w:rsid w:val="00E50A79"/>
    <w:rsid w:val="00E51579"/>
    <w:rsid w:val="00E615BC"/>
    <w:rsid w:val="00E644B2"/>
    <w:rsid w:val="00E77D33"/>
    <w:rsid w:val="00E914C2"/>
    <w:rsid w:val="00EA0024"/>
    <w:rsid w:val="00EA49C8"/>
    <w:rsid w:val="00EB2446"/>
    <w:rsid w:val="00EB649E"/>
    <w:rsid w:val="00EB6F1D"/>
    <w:rsid w:val="00EC3269"/>
    <w:rsid w:val="00EF4D59"/>
    <w:rsid w:val="00F060AB"/>
    <w:rsid w:val="00F071D2"/>
    <w:rsid w:val="00F10DF7"/>
    <w:rsid w:val="00F15547"/>
    <w:rsid w:val="00F15868"/>
    <w:rsid w:val="00F23FBC"/>
    <w:rsid w:val="00F270EA"/>
    <w:rsid w:val="00F34C04"/>
    <w:rsid w:val="00F8100D"/>
    <w:rsid w:val="00F94FD1"/>
    <w:rsid w:val="00F96E62"/>
    <w:rsid w:val="00F97685"/>
    <w:rsid w:val="00FA105F"/>
    <w:rsid w:val="00FB04A0"/>
    <w:rsid w:val="00FC597E"/>
    <w:rsid w:val="00FC79D1"/>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827E6"/>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4827E6"/>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FB04A0"/>
    <w:pPr>
      <w:spacing w:before="240" w:after="120" w:line="240" w:lineRule="auto"/>
      <w:ind w:firstLine="0"/>
      <w:jc w:val="center"/>
    </w:pPr>
    <w:rPr>
      <w:b/>
      <w:iCs/>
      <w:color w:val="000000" w:themeColor="text1"/>
      <w:sz w:val="22"/>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FB04A0"/>
    <w:rPr>
      <w:rFonts w:ascii="Arial" w:hAnsi="Arial"/>
      <w:b/>
      <w:iCs/>
      <w:color w:val="000000" w:themeColor="text1"/>
      <w:sz w:val="22"/>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 w:type="paragraph" w:styleId="Cabealho">
    <w:name w:val="header"/>
    <w:basedOn w:val="Normal"/>
    <w:link w:val="CabealhoChar"/>
    <w:uiPriority w:val="99"/>
    <w:unhideWhenUsed/>
    <w:rsid w:val="009850FC"/>
    <w:pPr>
      <w:tabs>
        <w:tab w:val="center" w:pos="4252"/>
        <w:tab w:val="right" w:pos="8504"/>
      </w:tabs>
      <w:spacing w:line="240" w:lineRule="auto"/>
    </w:pPr>
  </w:style>
  <w:style w:type="character" w:customStyle="1" w:styleId="CabealhoChar">
    <w:name w:val="Cabeçalho Char"/>
    <w:basedOn w:val="Fontepargpadro"/>
    <w:link w:val="Cabealho"/>
    <w:uiPriority w:val="99"/>
    <w:rsid w:val="009850FC"/>
    <w:rPr>
      <w:rFonts w:ascii="Arial" w:hAnsi="Arial"/>
    </w:rPr>
  </w:style>
  <w:style w:type="paragraph" w:styleId="Rodap">
    <w:name w:val="footer"/>
    <w:basedOn w:val="Normal"/>
    <w:link w:val="RodapChar"/>
    <w:uiPriority w:val="99"/>
    <w:unhideWhenUsed/>
    <w:rsid w:val="009850FC"/>
    <w:pPr>
      <w:tabs>
        <w:tab w:val="center" w:pos="4252"/>
        <w:tab w:val="right" w:pos="8504"/>
      </w:tabs>
      <w:spacing w:line="240" w:lineRule="auto"/>
    </w:pPr>
  </w:style>
  <w:style w:type="character" w:customStyle="1" w:styleId="RodapChar">
    <w:name w:val="Rodapé Char"/>
    <w:basedOn w:val="Fontepargpadro"/>
    <w:link w:val="Rodap"/>
    <w:uiPriority w:val="99"/>
    <w:rsid w:val="009850FC"/>
    <w:rPr>
      <w:rFonts w:ascii="Arial" w:hAnsi="Arial"/>
    </w:rPr>
  </w:style>
  <w:style w:type="paragraph" w:customStyle="1" w:styleId="Standard">
    <w:name w:val="Standard"/>
    <w:rsid w:val="005723D0"/>
    <w:pPr>
      <w:suppressAutoHyphens/>
      <w:autoSpaceDN w:val="0"/>
      <w:spacing w:after="0" w:line="360" w:lineRule="auto"/>
      <w:ind w:firstLine="709"/>
      <w:jc w:val="both"/>
      <w:textAlignment w:val="baseline"/>
    </w:pPr>
    <w:rPr>
      <w:rFonts w:ascii="Arial" w:eastAsia="Arial" w:hAnsi="Arial" w:cs="Arial"/>
      <w:kern w:val="0"/>
      <w:szCs w:val="22"/>
      <w14:ligatures w14:val="none"/>
    </w:rPr>
  </w:style>
  <w:style w:type="paragraph" w:customStyle="1" w:styleId="Footnote">
    <w:name w:val="Footnote"/>
    <w:basedOn w:val="Standard"/>
    <w:rsid w:val="005723D0"/>
    <w:pPr>
      <w:spacing w:line="240" w:lineRule="auto"/>
    </w:pPr>
    <w:rPr>
      <w:sz w:val="20"/>
      <w:szCs w:val="20"/>
    </w:rPr>
  </w:style>
  <w:style w:type="character" w:styleId="Refdenotaderodap">
    <w:name w:val="footnote reference"/>
    <w:basedOn w:val="Fontepargpadro"/>
    <w:uiPriority w:val="99"/>
    <w:semiHidden/>
    <w:unhideWhenUsed/>
    <w:rsid w:val="005723D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472136557">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852064499">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261061001">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849369010">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1.xml"/><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9.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lucasmberaldo/10-anos-de-back-pei" TargetMode="External"/><Relationship Id="rId24" Type="http://schemas.openxmlformats.org/officeDocument/2006/relationships/image" Target="media/image12.png"/><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10" Type="http://schemas.microsoft.com/office/2018/08/relationships/commentsExtensible" Target="commentsExtensible.xml"/><Relationship Id="rId19" Type="http://schemas.openxmlformats.org/officeDocument/2006/relationships/image" Target="media/image7.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3</TotalTime>
  <Pages>32</Pages>
  <Words>77402</Words>
  <Characters>417973</Characters>
  <Application>Microsoft Office Word</Application>
  <DocSecurity>0</DocSecurity>
  <Lines>3483</Lines>
  <Paragraphs>98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4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35</cp:revision>
  <dcterms:created xsi:type="dcterms:W3CDTF">2025-03-12T15:42:00Z</dcterms:created>
  <dcterms:modified xsi:type="dcterms:W3CDTF">2025-05-14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r6oMHigS"/&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